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proofErr w:type="gramStart"/>
      <w:r w:rsidR="002D6708">
        <w:rPr>
          <w:shd w:val="clear" w:color="auto" w:fill="FFFFFF"/>
        </w:rPr>
        <w:t>)</w:t>
      </w:r>
      <w:r w:rsidR="00BC10AD" w:rsidRPr="00532F44">
        <w:rPr>
          <w:shd w:val="clear" w:color="auto" w:fill="FFFFFF"/>
        </w:rPr>
        <w:t>is</w:t>
      </w:r>
      <w:proofErr w:type="gramEnd"/>
      <w:r w:rsidR="00BC10AD" w:rsidRPr="00532F44">
        <w:rPr>
          <w:shd w:val="clear" w:color="auto" w:fill="FFFFFF"/>
        </w:rPr>
        <w:t xml:space="preserve">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B36EBC">
        <w:t>If considering prescribing eithe</w:t>
      </w:r>
      <w:r w:rsidR="00ED28B9">
        <w:t xml:space="preserve">r </w:t>
      </w:r>
      <w:proofErr w:type="spellStart"/>
      <w:r w:rsidR="00ED28B9">
        <w:t>dabigatran</w:t>
      </w:r>
      <w:proofErr w:type="spellEnd"/>
      <w:r w:rsidR="00ED28B9">
        <w:t xml:space="preserve"> or </w:t>
      </w:r>
      <w:proofErr w:type="spellStart"/>
      <w:r w:rsidR="00ED28B9">
        <w:t>rivaroxaban</w:t>
      </w:r>
      <w:proofErr w:type="spellEnd"/>
      <w:r w:rsidR="00ED28B9">
        <w:t>, using</w:t>
      </w:r>
      <w:r w:rsidR="00960F46" w:rsidRPr="00532F44">
        <w:t xml:space="preserve"> TTE </w:t>
      </w:r>
      <w:r w:rsidR="00ED28B9">
        <w:t xml:space="preserve">to help make the decision can be </w:t>
      </w:r>
      <w:r w:rsidR="00960F46" w:rsidRPr="00532F44">
        <w:t>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3B31">
      <w:pPr>
        <w:spacing w:line="480" w:lineRule="auto"/>
      </w:pPr>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F82325">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F82325">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3B31">
      <w:pPr>
        <w:spacing w:line="480" w:lineRule="auto"/>
      </w:pPr>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F82325">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score is one point or over, the OAC should be prescribed. In patients with a CHADS</w:t>
      </w:r>
      <w:r w:rsidR="00BE4AC4" w:rsidRPr="00FF7CB5">
        <w:rPr>
          <w:vertAlign w:val="subscript"/>
        </w:rPr>
        <w:t>2</w:t>
      </w:r>
      <w:r w:rsidR="00BE4AC4">
        <w:t xml:space="preserve">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F82325">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F82325">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8D3B31">
      <w:pPr>
        <w:spacing w:line="480" w:lineRule="auto"/>
      </w:pPr>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 Based on </w:t>
      </w:r>
      <w:r w:rsidR="009A6772" w:rsidRPr="00532F44">
        <w:lastRenderedPageBreak/>
        <w:t>clinical history, they will either have an initial CHADS</w:t>
      </w:r>
      <w:r w:rsidR="009A6772" w:rsidRPr="00B36EBC">
        <w:rPr>
          <w:vertAlign w:val="subscript"/>
        </w:rPr>
        <w:t>2</w:t>
      </w:r>
      <w:r w:rsidR="009A6772" w:rsidRPr="00532F44">
        <w:t xml:space="preserve"> risk score of zero or one point</w:t>
      </w:r>
      <w:r w:rsidR="003A64BB">
        <w:t>, since those with CHADS</w:t>
      </w:r>
      <w:r w:rsidR="003A64BB" w:rsidRPr="00B36EBC">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rsidR="00F82325">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B36EBC">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B36EBC">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133DC2">
        <w:t xml:space="preserve">exists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3B31">
      <w:pPr>
        <w:spacing w:line="480" w:lineRule="auto"/>
      </w:pPr>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8D3B31">
        <w:instrText xml:space="preserve"> \* MERGEFORMAT </w:instrText>
      </w:r>
      <w:r w:rsidR="004E06E9">
        <w:fldChar w:fldCharType="separate"/>
      </w:r>
      <w:r w:rsidR="008D3B31" w:rsidRPr="00532F44">
        <w:t xml:space="preserve">Table </w:t>
      </w:r>
      <w:r w:rsidR="008D3B31">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F82325">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w:t>
      </w:r>
      <w:r w:rsidR="006D7B3B" w:rsidRPr="00532F44">
        <w:lastRenderedPageBreak/>
        <w:t xml:space="preserve">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8D3B31">
      <w:pPr>
        <w:spacing w:line="480" w:lineRule="auto"/>
      </w:pPr>
      <w:r w:rsidRPr="00532F44">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B36EBC">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if they are also aged 65 years or more</w:t>
      </w:r>
      <w:r w:rsidR="002F05E5" w:rsidRPr="00532F44">
        <w:fldChar w:fldCharType="begin" w:fldLock="1"/>
      </w:r>
      <w:r w:rsidR="00F82325">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8D3B31" w:rsidRPr="00532F44">
        <w:t xml:space="preserve">Table </w:t>
      </w:r>
      <w:r w:rsidR="008D3B31">
        <w:t>1</w:t>
      </w:r>
      <w:r w:rsidR="00B13ECE">
        <w:fldChar w:fldCharType="end"/>
      </w:r>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3B31">
      <w:pPr>
        <w:spacing w:line="480" w:lineRule="auto"/>
      </w:pPr>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8D3B31" w:rsidRPr="00532F44">
        <w:t xml:space="preserve">Figure </w:t>
      </w:r>
      <w:r w:rsidR="008D3B31">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sidRPr="008D3B31">
        <w:t xml:space="preserve">an LA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3B31">
      <w:pPr>
        <w:spacing w:line="480" w:lineRule="auto"/>
      </w:pPr>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w:t>
      </w:r>
      <w:r w:rsidRPr="00532F44">
        <w:lastRenderedPageBreak/>
        <w:t xml:space="preserve">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3B31">
      <w:pPr>
        <w:spacing w:line="480" w:lineRule="auto"/>
      </w:pPr>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 xml:space="preserve">the proportion of the population with LA ABN, referred to here as the true proportion high risk (TPHR); and as sensitivity and specificity of the diagnostic technology, and </w:t>
      </w:r>
      <w:r w:rsidR="004E06E9">
        <w:t xml:space="preserve">is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3B31">
      <w:pPr>
        <w:spacing w:line="480" w:lineRule="auto"/>
      </w:pPr>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3B31">
      <w:pPr>
        <w:spacing w:line="480" w:lineRule="auto"/>
      </w:pPr>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utilities,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F82325">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3B31">
      <w:pPr>
        <w:spacing w:line="480" w:lineRule="auto"/>
      </w:pPr>
      <w:r w:rsidRPr="00532F44">
        <w:lastRenderedPageBreak/>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B36EBC">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proofErr w:type="spellStart"/>
      <w:r w:rsidR="00F91783" w:rsidRPr="008D3B31">
        <w:t>haemorrhage</w:t>
      </w:r>
      <w:proofErr w:type="spellEnd"/>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F82325">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F8232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8D3B31">
      <w:pPr>
        <w:spacing w:line="480" w:lineRule="auto"/>
      </w:pPr>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8D3B31" w:rsidRPr="00532F44">
        <w:t xml:space="preserve">Table </w:t>
      </w:r>
      <w:r w:rsidR="008D3B31">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3B31">
      <w:pPr>
        <w:spacing w:line="480" w:lineRule="auto"/>
      </w:pPr>
      <w:bookmarkStart w:id="0"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F82325">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lastRenderedPageBreak/>
        <w:t>Deterministic</w:t>
      </w:r>
      <w:r w:rsidR="00270FD8" w:rsidRPr="00532F44">
        <w:t xml:space="preserve"> sensitivity analyses</w:t>
      </w:r>
    </w:p>
    <w:p w:rsidR="00454436" w:rsidRPr="00532F44" w:rsidRDefault="00DF7E46" w:rsidP="008D3B31">
      <w:pPr>
        <w:spacing w:line="480" w:lineRule="auto"/>
      </w:pPr>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3B31">
      <w:pPr>
        <w:spacing w:line="480" w:lineRule="auto"/>
      </w:pPr>
      <w:r w:rsidRPr="00532F44">
        <w:t xml:space="preserve">Due to the large number of scenarios run, </w:t>
      </w:r>
      <w:r w:rsidR="0089277F">
        <w:t xml:space="preserve">for brevity </w:t>
      </w:r>
      <w:r w:rsidRPr="00532F44">
        <w:t xml:space="preserve">only the results for </w:t>
      </w:r>
      <w:r w:rsidR="006C3CB6">
        <w:t xml:space="preserve">two </w:t>
      </w:r>
      <w:r w:rsidRPr="00532F44">
        <w:t xml:space="preserve">scenarios are </w:t>
      </w:r>
      <w:r w:rsidR="00FC748C">
        <w:t xml:space="preserve">discussed </w:t>
      </w:r>
      <w:r w:rsidR="0055657D" w:rsidRPr="00532F44">
        <w:t>in detail</w:t>
      </w:r>
      <w:r w:rsidR="007D1C2B">
        <w:t>, although the results for the other scenarios are also provided</w:t>
      </w:r>
      <w:r w:rsidR="0089277F">
        <w:t xml:space="preserve"> and the implications briefly </w:t>
      </w:r>
      <w:proofErr w:type="spellStart"/>
      <w:r w:rsidR="0089277F">
        <w:t>summarised</w:t>
      </w:r>
      <w:proofErr w:type="spellEnd"/>
      <w:r w:rsidRPr="00532F44">
        <w:t xml:space="preserve">. </w:t>
      </w:r>
      <w:r w:rsidR="0055657D" w:rsidRPr="00532F44">
        <w:t xml:space="preserve">These </w:t>
      </w:r>
      <w:r w:rsidR="006C3CB6">
        <w:t xml:space="preserve">two </w:t>
      </w:r>
      <w:r w:rsidR="0055657D" w:rsidRPr="00532F44">
        <w:t>scenarios are</w:t>
      </w:r>
      <w:r w:rsidR="00354D59">
        <w:t xml:space="preserve"> of fifty year old males with initial CHADS</w:t>
      </w:r>
      <w:r w:rsidR="00354D59" w:rsidRPr="00B36EBC">
        <w:rPr>
          <w:vertAlign w:val="subscript"/>
        </w:rPr>
        <w:t>2</w:t>
      </w:r>
      <w:r w:rsidR="00354D59">
        <w:t xml:space="preserve"> scores of zero</w:t>
      </w:r>
      <w:r w:rsidR="006C3CB6">
        <w:t xml:space="preserve">, and where the clinical decision to make is whether to prescribe either a) warfarin, or b) </w:t>
      </w:r>
      <w:proofErr w:type="spellStart"/>
      <w:r w:rsidR="006C3CB6">
        <w:t>rivaroxaban</w:t>
      </w:r>
      <w:proofErr w:type="spellEnd"/>
      <w:r w:rsidR="006C3CB6">
        <w:t>, as the OAC.</w:t>
      </w:r>
    </w:p>
    <w:p w:rsidR="00273A34" w:rsidRPr="00532F44" w:rsidRDefault="00B13ECE" w:rsidP="008D3B31">
      <w:pPr>
        <w:spacing w:line="480" w:lineRule="auto"/>
      </w:pPr>
      <w:r>
        <w:fldChar w:fldCharType="begin"/>
      </w:r>
      <w:r>
        <w:instrText xml:space="preserve"> REF _Ref321238070 \h  \* MERGEFORMAT </w:instrText>
      </w:r>
      <w:r>
        <w:fldChar w:fldCharType="separate"/>
      </w:r>
      <w:r w:rsidR="00FF7CB5" w:rsidRPr="00532F44">
        <w:t xml:space="preserve">Table </w:t>
      </w:r>
      <w:r w:rsidR="00FF7CB5">
        <w:t>3</w:t>
      </w:r>
      <w:r>
        <w:fldChar w:fldCharType="end"/>
      </w:r>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an initial </w:t>
      </w:r>
      <w:r w:rsidR="00B325C3" w:rsidRPr="00532F44">
        <w:t>CHADS</w:t>
      </w:r>
      <w:r w:rsidR="00B325C3" w:rsidRPr="00B36EBC">
        <w:rPr>
          <w:vertAlign w:val="subscript"/>
        </w:rPr>
        <w:t>2</w:t>
      </w:r>
      <w:r w:rsidR="00B325C3" w:rsidRPr="00532F44">
        <w:t xml:space="preserve"> </w:t>
      </w:r>
      <w:r w:rsidR="00AD6705" w:rsidRPr="00532F44">
        <w:t>score of zero</w:t>
      </w:r>
      <w:r w:rsidR="00741A7A">
        <w:t xml:space="preserve">, where the clinical decision is to prescribe either a) warfarin or b) </w:t>
      </w:r>
      <w:proofErr w:type="spellStart"/>
      <w:r w:rsidR="00741A7A">
        <w:t>rivaroxaban</w:t>
      </w:r>
      <w:proofErr w:type="spellEnd"/>
      <w:r w:rsidR="00AD6705" w:rsidRPr="00532F44">
        <w:t xml:space="preserve">. </w:t>
      </w:r>
      <w:r w:rsidR="00273A34" w:rsidRPr="00532F44">
        <w:t>For both cohorts the effect of using TTE to inform the decision is to increase the number of life</w:t>
      </w:r>
      <w:r w:rsidR="00DD5C22" w:rsidRPr="00532F44">
        <w:t xml:space="preserve"> </w:t>
      </w:r>
      <w:r w:rsidR="00273A34" w:rsidRPr="00532F44">
        <w:t xml:space="preserve">years, decrease the proportion of patients dying of strokes, but increase the proportion dying of major bleeding events. </w:t>
      </w:r>
      <w:r w:rsidR="0089277F">
        <w:t>While t</w:t>
      </w:r>
      <w:r w:rsidR="0089277F" w:rsidRPr="00532F44">
        <w:t>he proportion of patients suffering strokes is decreased in the TTE arms compared with the No TTE arms, the proportion experiencing either in</w:t>
      </w:r>
      <w:r w:rsidR="0089277F">
        <w:t>tra</w:t>
      </w:r>
      <w:r w:rsidR="0089277F" w:rsidRPr="00532F44">
        <w:t xml:space="preserve">cranial </w:t>
      </w:r>
      <w:proofErr w:type="spellStart"/>
      <w:r w:rsidR="0089277F" w:rsidRPr="008D3B31">
        <w:t>haemorrhages</w:t>
      </w:r>
      <w:proofErr w:type="spellEnd"/>
      <w:r w:rsidR="0089277F" w:rsidRPr="00532F44">
        <w:t xml:space="preserve"> (ICH) or </w:t>
      </w:r>
      <w:proofErr w:type="spellStart"/>
      <w:r w:rsidR="0089277F" w:rsidRPr="00532F44">
        <w:t>nonintracranial</w:t>
      </w:r>
      <w:proofErr w:type="spellEnd"/>
      <w:r w:rsidR="0089277F" w:rsidRPr="008D3B31">
        <w:t xml:space="preserve"> </w:t>
      </w:r>
      <w:proofErr w:type="spellStart"/>
      <w:r w:rsidR="0089277F" w:rsidRPr="008D3B31">
        <w:t>haemorrhages</w:t>
      </w:r>
      <w:proofErr w:type="spellEnd"/>
      <w:r w:rsidR="0089277F">
        <w:t xml:space="preserve"> (NICH) is increased. </w:t>
      </w:r>
    </w:p>
    <w:p w:rsidR="008D3B31" w:rsidRPr="00532F44" w:rsidRDefault="000C4858" w:rsidP="008D3B31">
      <w:pPr>
        <w:spacing w:line="480" w:lineRule="auto"/>
      </w:pPr>
      <w:r w:rsidRPr="00532F44">
        <w:t>For the cohort of fifty year old males with a CHADS</w:t>
      </w:r>
      <w:r w:rsidRPr="00B36EBC">
        <w:rPr>
          <w:vertAlign w:val="subscript"/>
        </w:rPr>
        <w:t>2</w:t>
      </w:r>
      <w:r w:rsidRPr="00532F44">
        <w:t xml:space="preserve"> score of zero, </w:t>
      </w:r>
      <w:r w:rsidR="00B13ECE">
        <w:fldChar w:fldCharType="begin"/>
      </w:r>
      <w:r w:rsidR="00B13ECE">
        <w:instrText xml:space="preserve"> REF _Ref335131627 \h  \* MERGEFORMAT </w:instrText>
      </w:r>
      <w:r w:rsidR="00B13ECE">
        <w:fldChar w:fldCharType="separate"/>
      </w:r>
      <w:r w:rsidR="00FF7CB5" w:rsidRPr="00532F44">
        <w:t xml:space="preserve">Table </w:t>
      </w:r>
      <w:r w:rsidR="00FF7CB5">
        <w:t>4</w:t>
      </w:r>
      <w:r w:rsidR="00B13ECE">
        <w:fldChar w:fldCharType="end"/>
      </w:r>
      <w:r w:rsidRPr="00532F44">
        <w:t xml:space="preserve"> presents </w:t>
      </w:r>
      <w:r w:rsidR="00354D59">
        <w:t xml:space="preserve">the following: </w:t>
      </w:r>
      <w:r w:rsidR="001B7E26" w:rsidRPr="00532F44">
        <w:t>a)</w:t>
      </w:r>
      <w:r w:rsidR="007973DF" w:rsidRPr="00532F44">
        <w:t xml:space="preserve"> </w:t>
      </w:r>
      <w:r w:rsidR="001B7E26" w:rsidRPr="00532F44">
        <w:t>a</w:t>
      </w:r>
      <w:r w:rsidR="001B7E26" w:rsidRPr="008D3B31">
        <w:t xml:space="preserve"> scatterplot</w:t>
      </w:r>
      <w:r w:rsidR="001B7E26" w:rsidRPr="00532F44">
        <w:t xml:space="preserve"> of one thousand probabilistic sensitivity analysis runs; b) the cost effec</w:t>
      </w:r>
      <w:r w:rsidR="00BB340B">
        <w:t>tiveness acceptability frontier</w:t>
      </w:r>
      <w:r w:rsidR="00405A96">
        <w:t xml:space="preserve"> (CEAF)</w:t>
      </w:r>
      <w:r w:rsidR="001B7E26" w:rsidRPr="00532F44">
        <w:t>;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2F05E5" w:rsidRPr="00532F44">
        <w:fldChar w:fldCharType="begin" w:fldLock="1"/>
      </w:r>
      <w:r w:rsidR="00F82325">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4]" }, "properties" : { "noteIndex" : 0 }, "schema" : "https://github.com/citation-style-language/schema/raw/master/csl-citation.json" }</w:instrText>
      </w:r>
      <w:r w:rsidR="002F05E5" w:rsidRPr="00532F44">
        <w:fldChar w:fldCharType="separate"/>
      </w:r>
      <w:r w:rsidR="00354D59" w:rsidRPr="00354D59">
        <w:rPr>
          <w:noProof/>
        </w:rPr>
        <w:t>[14]</w:t>
      </w:r>
      <w:r w:rsidR="002F05E5" w:rsidRPr="00532F44">
        <w:fldChar w:fldCharType="end"/>
      </w:r>
      <w:r w:rsidRPr="00532F44">
        <w:t xml:space="preserve"> </w:t>
      </w:r>
      <w:r w:rsidR="00B13ECE">
        <w:fldChar w:fldCharType="begin"/>
      </w:r>
      <w:r w:rsidR="00B13ECE">
        <w:instrText xml:space="preserve"> REF _Ref335131630 \h  \* MERGEFORMAT </w:instrText>
      </w:r>
      <w:r w:rsidR="00B13ECE">
        <w:fldChar w:fldCharType="separate"/>
      </w:r>
    </w:p>
    <w:p w:rsidR="00920A0B" w:rsidRPr="00532F44" w:rsidRDefault="008D3B31" w:rsidP="008D3B31">
      <w:pPr>
        <w:spacing w:line="480" w:lineRule="auto"/>
      </w:pPr>
      <w:r w:rsidRPr="00532F44">
        <w:t xml:space="preserve">Table </w:t>
      </w:r>
      <w:r>
        <w:rPr>
          <w:noProof/>
        </w:rPr>
        <w:t>5</w:t>
      </w:r>
      <w:r w:rsidR="00B13ECE">
        <w:fldChar w:fldCharType="end"/>
      </w:r>
      <w:r w:rsidR="001B7E26" w:rsidRPr="00532F44">
        <w:t xml:space="preserve"> presents the equivalent information for the cohort with an initial CHADS</w:t>
      </w:r>
      <w:r w:rsidR="001B7E26" w:rsidRPr="00B36EBC">
        <w:rPr>
          <w:vertAlign w:val="subscript"/>
        </w:rPr>
        <w:t>2</w:t>
      </w:r>
      <w:r w:rsidR="001B7E26" w:rsidRPr="00532F44">
        <w:t xml:space="preserve"> score of one point.</w:t>
      </w:r>
      <w:r w:rsidR="00920A0B" w:rsidRPr="00532F44">
        <w:t xml:space="preserve"> </w:t>
      </w:r>
    </w:p>
    <w:p w:rsidR="00920A0B" w:rsidRPr="00532F44" w:rsidRDefault="00920A0B" w:rsidP="008D3B31">
      <w:pPr>
        <w:spacing w:line="480" w:lineRule="auto"/>
      </w:pPr>
      <w:r w:rsidRPr="00532F44">
        <w:lastRenderedPageBreak/>
        <w:t>For the cohort with an initial CHADS</w:t>
      </w:r>
      <w:r w:rsidRPr="00B36EBC">
        <w:rPr>
          <w:vertAlign w:val="subscript"/>
        </w:rPr>
        <w:t>2</w:t>
      </w:r>
      <w:r w:rsidRPr="00532F44">
        <w:t xml:space="preserve"> score of zero points (</w:t>
      </w:r>
      <w:r w:rsidR="00B13ECE">
        <w:fldChar w:fldCharType="begin"/>
      </w:r>
      <w:r w:rsidR="00B13ECE">
        <w:instrText xml:space="preserve"> REF _Ref335131627 \h  \* MERGEFORMAT </w:instrText>
      </w:r>
      <w:r w:rsidR="00B13ECE">
        <w:fldChar w:fldCharType="separate"/>
      </w:r>
      <w:r w:rsidR="008D3B31" w:rsidRPr="00532F44">
        <w:t xml:space="preserve">Table </w:t>
      </w:r>
      <w:r w:rsidR="008D3B31">
        <w:t>4</w:t>
      </w:r>
      <w:r w:rsidR="00B13ECE">
        <w:fldChar w:fldCharType="end"/>
      </w:r>
      <w:r w:rsidRPr="00532F44">
        <w:t xml:space="preserve">), the scatterplot </w:t>
      </w:r>
      <w:r w:rsidR="00354D59">
        <w:t xml:space="preserve">shows that </w:t>
      </w:r>
      <w:r w:rsidRPr="00532F44">
        <w:t xml:space="preserve">(a) that the majority of the estimates are in the </w:t>
      </w:r>
      <w:r w:rsidR="001138A7" w:rsidRPr="00532F44">
        <w:t>n</w:t>
      </w:r>
      <w:r w:rsidRPr="00532F44">
        <w:t xml:space="preserve">orth </w:t>
      </w:r>
      <w:r w:rsidR="001138A7" w:rsidRPr="00532F44">
        <w:t>w</w:t>
      </w:r>
      <w:r w:rsidRPr="00532F44">
        <w:t xml:space="preserve">est quadrant, indicating that the TTE strategy is dominated by </w:t>
      </w:r>
      <w:r w:rsidR="00BB340B">
        <w:t xml:space="preserve">(is both more expensive and less effective than) </w:t>
      </w:r>
      <w:r w:rsidRPr="00532F44">
        <w:t>the No TTE strategy</w:t>
      </w:r>
      <w:r w:rsidR="00BB340B">
        <w:t xml:space="preserve"> and</w:t>
      </w:r>
      <w:r w:rsidRPr="00532F44">
        <w:t xml:space="preserve"> </w:t>
      </w:r>
      <w:r w:rsidR="00BB340B">
        <w:t>t</w:t>
      </w:r>
      <w:r w:rsidRPr="00532F44">
        <w:t xml:space="preserve">he mean ICER is negative. </w:t>
      </w:r>
      <w:r w:rsidR="008D30D8" w:rsidRPr="00532F44">
        <w:t xml:space="preserve">These results suggest that TTE can harm </w:t>
      </w:r>
      <w:r w:rsidR="00CA434B" w:rsidRPr="00532F44">
        <w:t>patients</w:t>
      </w:r>
      <w:r w:rsidR="008D30D8" w:rsidRPr="00532F44">
        <w:t xml:space="preserve"> </w:t>
      </w:r>
      <w:r w:rsidR="00405A96">
        <w:t xml:space="preserve">falsely diagnosed with LA ABN </w:t>
      </w:r>
      <w:r w:rsidR="008D30D8" w:rsidRPr="00532F44">
        <w:t>due to higher bleed risks</w:t>
      </w:r>
      <w:r w:rsidR="00405A96">
        <w:t xml:space="preserve"> with little reduction in absolute stroke risk</w:t>
      </w:r>
      <w:r w:rsidR="008D30D8" w:rsidRPr="00532F44">
        <w:t xml:space="preserve">. </w:t>
      </w:r>
      <w:r w:rsidR="00444C4D" w:rsidRPr="00532F44">
        <w:t>T</w:t>
      </w:r>
      <w:r w:rsidRPr="00532F44">
        <w:t xml:space="preserve">he CEAF indicates that the no TTE strategy is </w:t>
      </w:r>
      <w:r w:rsidR="00444C4D" w:rsidRPr="00532F44">
        <w:t xml:space="preserve">the adoption strategy </w:t>
      </w:r>
      <w:r w:rsidRPr="00532F44">
        <w:t xml:space="preserve">at all </w:t>
      </w:r>
      <w:r w:rsidR="00E60AF4">
        <w:t>MAICER levels</w:t>
      </w:r>
      <w:r w:rsidRPr="00532F44">
        <w:t xml:space="preserve"> between £0 and £50,000/QALY. </w:t>
      </w:r>
      <w:r w:rsidR="000C4858" w:rsidRPr="00532F44">
        <w:t>The estimated probability of TTE being cost effective is only 7.8% at a MAICER of £20,000/QALY, and 9.6% at a MAICER of £30,000/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B13ECE" w:rsidP="008D3B31">
      <w:pPr>
        <w:spacing w:line="480" w:lineRule="auto"/>
      </w:pPr>
      <w:r>
        <w:fldChar w:fldCharType="begin"/>
      </w:r>
      <w:r>
        <w:instrText xml:space="preserve"> REF _Ref335141468 \h  \* MERGEFORMAT </w:instrText>
      </w:r>
      <w:r>
        <w:fldChar w:fldCharType="separate"/>
      </w:r>
      <w:r w:rsidR="008D3B31" w:rsidRPr="00532F44">
        <w:t xml:space="preserve">Table </w:t>
      </w:r>
      <w:r w:rsidR="008D3B31">
        <w:t>6</w:t>
      </w:r>
      <w:r>
        <w:fldChar w:fldCharType="end"/>
      </w:r>
      <w:r w:rsidR="003A6116" w:rsidRPr="00532F44">
        <w:t xml:space="preserve"> shows how the mean ICER estimated depend</w:t>
      </w:r>
      <w:r w:rsidR="00405A96">
        <w:t>s</w:t>
      </w:r>
      <w:r w:rsidR="003A6116" w:rsidRPr="00532F44">
        <w:t xml:space="preserve"> on sensitivity and specificity of the technology, assuming all </w:t>
      </w:r>
      <w:r w:rsidR="00CA434B" w:rsidRPr="00532F44">
        <w:t>other</w:t>
      </w:r>
      <w:r w:rsidR="003A6116" w:rsidRPr="00532F44">
        <w:t xml:space="preserve"> values are held at their mean levels. These results indicate that the </w:t>
      </w:r>
      <w:r w:rsidR="00BB340B">
        <w:t xml:space="preserve">most </w:t>
      </w:r>
      <w:proofErr w:type="spellStart"/>
      <w:r w:rsidR="00BB340B" w:rsidRPr="008D3B31">
        <w:t>favourable</w:t>
      </w:r>
      <w:proofErr w:type="spellEnd"/>
      <w:r w:rsidR="00BB340B">
        <w:t xml:space="preserve"> </w:t>
      </w:r>
      <w:r w:rsidR="002148A0">
        <w:t xml:space="preserve">ICER </w:t>
      </w:r>
      <w:r w:rsidR="003A6116" w:rsidRPr="00532F44">
        <w:t>of TTE in this context could be around £3,600/QALY in the cohort with a CHADS</w:t>
      </w:r>
      <w:r w:rsidR="003A6116" w:rsidRPr="00B36EBC">
        <w:rPr>
          <w:vertAlign w:val="subscript"/>
        </w:rPr>
        <w:t>2</w:t>
      </w:r>
      <w:r w:rsidR="003A6116" w:rsidRPr="00532F44">
        <w:t xml:space="preserve"> score of zero (a), and £3,300/QALY in the cohort with an initial CHADS</w:t>
      </w:r>
      <w:r w:rsidR="003A6116" w:rsidRPr="008D3B31">
        <w:t>2</w:t>
      </w:r>
      <w:r w:rsidR="003A6116" w:rsidRPr="00532F44">
        <w:t xml:space="preserve"> score of one (b). This is seen by considering the bottom right cells, where both sensitivity and specifici</w:t>
      </w:r>
      <w:r w:rsidR="00B36EBC">
        <w:t xml:space="preserve">ty are 1, i.e. a perfect test. </w:t>
      </w:r>
      <w:r w:rsidR="003A6116" w:rsidRPr="00532F44">
        <w:t>In the CHADS</w:t>
      </w:r>
      <w:r w:rsidR="003A6116" w:rsidRPr="00B36EBC">
        <w:rPr>
          <w:vertAlign w:val="subscript"/>
        </w:rPr>
        <w:t>2</w:t>
      </w:r>
      <w:r w:rsidR="0009234A">
        <w:t xml:space="preserve"> of one point cohort, </w:t>
      </w:r>
      <w:r w:rsidR="003A6116" w:rsidRPr="00532F44">
        <w:t xml:space="preserve">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CHADS</w:t>
      </w:r>
      <w:r w:rsidR="003A6116" w:rsidRPr="00B36EBC">
        <w:rPr>
          <w:vertAlign w:val="subscript"/>
        </w:rPr>
        <w:t>2</w:t>
      </w:r>
      <w:r w:rsidR="003A6116" w:rsidRPr="00532F44">
        <w:t xml:space="preserve"> score of zero, TTE only appears cost effective</w:t>
      </w:r>
      <w:r w:rsidR="00BB340B">
        <w:t>,</w:t>
      </w:r>
      <w:r w:rsidR="00620AA2">
        <w:t xml:space="preserve"> </w:t>
      </w:r>
      <w:r w:rsidR="00BB340B">
        <w:t>assuming</w:t>
      </w:r>
      <w:r w:rsidR="00620AA2">
        <w:t xml:space="preserve"> a</w:t>
      </w:r>
      <w:r w:rsidR="00BB340B">
        <w:t xml:space="preserve"> </w:t>
      </w:r>
      <w:r w:rsidR="00620AA2">
        <w:t>MAICER of £20,000/</w:t>
      </w:r>
      <w:r w:rsidR="00BB340B">
        <w:t>QALY</w:t>
      </w:r>
      <w:r w:rsidR="00620AA2">
        <w:t>,</w:t>
      </w:r>
      <w:r w:rsidR="003A6116" w:rsidRPr="00532F44">
        <w:t xml:space="preser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8D3B31">
      <w:pPr>
        <w:spacing w:line="480" w:lineRule="auto"/>
      </w:pPr>
      <w:r w:rsidRPr="00532F44">
        <w:t xml:space="preserve">The results for all 14 scenarios considered are presented in the </w:t>
      </w:r>
      <w:r w:rsidR="008D30D8" w:rsidRPr="00532F44">
        <w:t>online</w:t>
      </w:r>
      <w:r w:rsidRPr="00532F44">
        <w:t xml:space="preserve"> appendix. </w:t>
      </w:r>
      <w:r w:rsidR="00536C35" w:rsidRPr="00532F44">
        <w:t xml:space="preserve">A brief summary, indicating whether the results suggest TTE appears the optimal strategy at MAICERs of £20,000 /QALY or £30,000/QALY, is shown in </w:t>
      </w:r>
      <w:r w:rsidR="00B13ECE">
        <w:fldChar w:fldCharType="begin"/>
      </w:r>
      <w:r w:rsidR="00B13ECE">
        <w:instrText xml:space="preserve"> REF _Ref335142114 \h  \* MERGEFORMAT </w:instrText>
      </w:r>
      <w:r w:rsidR="00B13ECE">
        <w:fldChar w:fldCharType="separate"/>
      </w:r>
      <w:r w:rsidR="008D3B31" w:rsidRPr="00532F44">
        <w:t xml:space="preserve">Table </w:t>
      </w:r>
      <w:r w:rsidR="008D3B31">
        <w:t>7</w:t>
      </w:r>
      <w:r w:rsidR="00B13ECE">
        <w:fldChar w:fldCharType="end"/>
      </w:r>
      <w:r w:rsidR="00536C35" w:rsidRPr="00532F44">
        <w:t>. These results suggest that using TTE to make the decision whether to prescribe warfarin may be cost-effective in all patients with a CHADS</w:t>
      </w:r>
      <w:r w:rsidR="00536C35" w:rsidRPr="00B36EBC">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lastRenderedPageBreak/>
        <w:t>rivaroxaban</w:t>
      </w:r>
      <w:proofErr w:type="spellEnd"/>
      <w:r w:rsidR="00536C35" w:rsidRPr="00532F44">
        <w:t xml:space="preserve"> in older patients (age 65 years). Gender has a slight effect on these results, but the choice of OAC, initial CHADS</w:t>
      </w:r>
      <w:r w:rsidR="00536C35" w:rsidRPr="00B36EBC">
        <w:rPr>
          <w:vertAlign w:val="subscript"/>
        </w:rPr>
        <w:t>2</w:t>
      </w:r>
      <w:r w:rsidR="00536C35" w:rsidRPr="00532F44">
        <w:t xml:space="preserve"> risk score, and patient age appear to have much greater </w:t>
      </w:r>
      <w:r w:rsidR="00933C10" w:rsidRPr="00532F44">
        <w:t>influence.</w:t>
      </w:r>
      <w:bookmarkStart w:id="1" w:name="_GoBack"/>
      <w:bookmarkEnd w:id="1"/>
    </w:p>
    <w:p w:rsidR="0005390C" w:rsidRPr="00532F44" w:rsidRDefault="00F15320" w:rsidP="003378D6">
      <w:pPr>
        <w:pStyle w:val="Heading1"/>
        <w:numPr>
          <w:ilvl w:val="0"/>
          <w:numId w:val="0"/>
        </w:numPr>
      </w:pPr>
      <w:r w:rsidRPr="00532F44">
        <w:t>Discussion</w:t>
      </w:r>
    </w:p>
    <w:p w:rsidR="00D20CA0" w:rsidRPr="00532F44" w:rsidRDefault="00D20CA0" w:rsidP="008D3B31">
      <w:pPr>
        <w:spacing w:line="480" w:lineRule="auto"/>
      </w:pPr>
      <w:r w:rsidRPr="00532F44">
        <w:t>Prior to producing this model, a systematic literature review was conducted to identify,</w:t>
      </w:r>
      <w:r w:rsidRPr="008D3B31">
        <w:t xml:space="preserve"> </w:t>
      </w:r>
      <w:proofErr w:type="spellStart"/>
      <w:r w:rsidRPr="008D3B31">
        <w:t>summarise</w:t>
      </w:r>
      <w:proofErr w:type="spellEnd"/>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3B31">
      <w:pPr>
        <w:spacing w:line="480" w:lineRule="auto"/>
      </w:pPr>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B36EBC">
        <w:rPr>
          <w:vertAlign w:val="subscript"/>
        </w:rPr>
        <w:t>2</w:t>
      </w:r>
      <w:r w:rsidR="00654FFC" w:rsidRPr="00532F44">
        <w:t xml:space="preserve"> clinical risk prediction tool was used as the baseline strategy. An alternative to this tool is CHA</w:t>
      </w:r>
      <w:r w:rsidR="00654FFC" w:rsidRPr="00B36EBC">
        <w:rPr>
          <w:vertAlign w:val="subscript"/>
        </w:rPr>
        <w:t>2</w:t>
      </w:r>
      <w:r w:rsidR="00654FFC" w:rsidRPr="00532F44">
        <w:t>DS</w:t>
      </w:r>
      <w:r w:rsidR="00654FFC" w:rsidRPr="00B36EBC">
        <w:rPr>
          <w:vertAlign w:val="subscript"/>
        </w:rPr>
        <w:t>2</w:t>
      </w:r>
      <w:r w:rsidR="00654FFC" w:rsidRPr="00532F44">
        <w:t>-VASc, which is considered to be better at distinguishing low risk from very low risk patients</w:t>
      </w:r>
      <w:r w:rsidR="00DB7C63" w:rsidRPr="00532F44">
        <w:t xml:space="preserve">. </w:t>
      </w:r>
      <w:r w:rsidR="002F05E5" w:rsidRPr="00532F44">
        <w:fldChar w:fldCharType="begin" w:fldLock="1"/>
      </w:r>
      <w:r w:rsidR="00F82325">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5,16]" }, "properties" : { "noteIndex" : 0 }, "schema" : "https://github.com/citation-style-language/schema/raw/master/csl-citation.json" }</w:instrText>
      </w:r>
      <w:r w:rsidR="002F05E5" w:rsidRPr="00532F44">
        <w:fldChar w:fldCharType="separate"/>
      </w:r>
      <w:r w:rsidR="00354D59" w:rsidRPr="00354D59">
        <w:rPr>
          <w:noProof/>
        </w:rPr>
        <w:t>[15,16]</w:t>
      </w:r>
      <w:r w:rsidR="002F05E5" w:rsidRPr="00532F44">
        <w:fldChar w:fldCharType="end"/>
      </w:r>
      <w:r w:rsidR="00654FFC" w:rsidRPr="00532F44">
        <w:t xml:space="preserve"> CHA</w:t>
      </w:r>
      <w:r w:rsidR="00654FFC" w:rsidRPr="00B36EBC">
        <w:rPr>
          <w:vertAlign w:val="subscript"/>
        </w:rPr>
        <w:t>2</w:t>
      </w:r>
      <w:r w:rsidR="00654FFC" w:rsidRPr="00532F44">
        <w:t>DS</w:t>
      </w:r>
      <w:r w:rsidR="00654FFC" w:rsidRPr="00B36EBC">
        <w:rPr>
          <w:vertAlign w:val="subscript"/>
        </w:rPr>
        <w:t>2</w:t>
      </w:r>
      <w:r w:rsidR="00654FFC" w:rsidRPr="00532F44">
        <w:t xml:space="preserve">-VASc was not used in these analyses as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B36EBC">
        <w:rPr>
          <w:vertAlign w:val="subscript"/>
        </w:rPr>
        <w:t>2</w:t>
      </w:r>
      <w:r w:rsidR="00654FFC" w:rsidRPr="00532F44">
        <w:t xml:space="preserve"> risk scores, but not specific CHA</w:t>
      </w:r>
      <w:r w:rsidR="00654FFC" w:rsidRPr="00B36EBC">
        <w:rPr>
          <w:vertAlign w:val="subscript"/>
        </w:rPr>
        <w:t>2</w:t>
      </w:r>
      <w:r w:rsidR="00654FFC" w:rsidRPr="00532F44">
        <w:t>DS</w:t>
      </w:r>
      <w:r w:rsidR="00654FFC" w:rsidRPr="00B36EBC">
        <w:rPr>
          <w:vertAlign w:val="subscript"/>
        </w:rPr>
        <w:t>2</w:t>
      </w:r>
      <w:r w:rsidR="00654FFC" w:rsidRPr="00532F44">
        <w:t>-VASc risk scores.</w:t>
      </w:r>
      <w:r w:rsidR="00DB7C63" w:rsidRPr="00532F44">
        <w:t xml:space="preserve"> </w:t>
      </w:r>
      <w:r w:rsidR="002F05E5" w:rsidRPr="00532F44">
        <w:fldChar w:fldCharType="begin" w:fldLock="1"/>
      </w:r>
      <w:r w:rsidR="00F82325">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3B31">
      <w:pPr>
        <w:spacing w:line="480" w:lineRule="auto"/>
      </w:pPr>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F8232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w:t>
      </w:r>
      <w:r w:rsidR="00B24433" w:rsidRPr="00532F44">
        <w:lastRenderedPageBreak/>
        <w:t xml:space="preserve">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F8232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F82325">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09234A">
        <w:fldChar w:fldCharType="separate"/>
      </w:r>
      <w:r w:rsidR="00354D59" w:rsidRPr="00354D59">
        <w:rPr>
          <w:noProof/>
        </w:rPr>
        <w:t>[17]</w:t>
      </w:r>
      <w:r w:rsidR="0009234A">
        <w:fldChar w:fldCharType="end"/>
      </w:r>
    </w:p>
    <w:p w:rsidR="004850ED" w:rsidRPr="00532F44" w:rsidRDefault="004850ED" w:rsidP="008D3B31">
      <w:pPr>
        <w:spacing w:line="480" w:lineRule="auto"/>
      </w:pPr>
      <w:r w:rsidRPr="00532F44">
        <w:t>A key uncertainty is whether there are other benefits that are accrued from a TTE other than identifying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8D3B31" w:rsidRPr="00532F44">
        <w:t xml:space="preserve">Table </w:t>
      </w:r>
      <w:r w:rsidR="008D3B31">
        <w:t>6</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3B31">
      <w:pPr>
        <w:spacing w:line="480" w:lineRule="auto"/>
      </w:pPr>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w:t>
      </w:r>
      <w:r w:rsidR="00620AA2">
        <w:t>s</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3B31">
      <w:pPr>
        <w:spacing w:line="480" w:lineRule="auto"/>
      </w:pPr>
      <w:r w:rsidRPr="00532F44">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lastRenderedPageBreak/>
        <w:t>Implications for clinical practice</w:t>
      </w:r>
    </w:p>
    <w:p w:rsidR="00A42D14" w:rsidRPr="00532F44" w:rsidRDefault="00DB7C63" w:rsidP="008D3B31">
      <w:pPr>
        <w:spacing w:line="480" w:lineRule="auto"/>
      </w:pPr>
      <w:r w:rsidRPr="00532F44">
        <w:t>Should TTE be recommended for those patients with CHADS</w:t>
      </w:r>
      <w:r w:rsidRPr="00B36EBC">
        <w:rPr>
          <w:vertAlign w:val="subscript"/>
        </w:rPr>
        <w:t>2</w:t>
      </w:r>
      <w:r w:rsidRPr="00532F44">
        <w:t xml:space="preserve"> scores of </w:t>
      </w:r>
      <w:r w:rsidR="00B36EBC">
        <w:t xml:space="preserve">zero </w:t>
      </w:r>
      <w:r w:rsidRPr="00532F44">
        <w:t>point</w:t>
      </w:r>
      <w:r w:rsidR="00B36EBC">
        <w:t>s</w:t>
      </w:r>
      <w:r w:rsidRPr="00532F44">
        <w: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t>Conclusion</w:t>
      </w:r>
    </w:p>
    <w:p w:rsidR="00911187" w:rsidRPr="00532F44" w:rsidRDefault="00911187" w:rsidP="008D3B31">
      <w:pPr>
        <w:spacing w:line="480" w:lineRule="auto"/>
      </w:pPr>
      <w:r w:rsidRPr="00532F44">
        <w:t xml:space="preserve">This paper presented the results of mathematical models which simulated the effects of using TTE to help make the decision whether to prescribe an OAC in a range of </w:t>
      </w:r>
      <w:r w:rsidR="002B0A3A">
        <w:t>patients with AF</w:t>
      </w:r>
      <w:r w:rsidRPr="00532F44">
        <w:t xml:space="preserve">. </w:t>
      </w:r>
      <w:r w:rsidR="00B36EBC">
        <w:t xml:space="preserve">If found </w:t>
      </w:r>
      <w:r w:rsidR="00C314AC" w:rsidRPr="00532F44">
        <w:t xml:space="preserve">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00B36EBC">
        <w:t>the OAC</w:t>
      </w:r>
      <w:r w:rsidRPr="00532F44">
        <w:t xml:space="preserve"> of choice then it appears cost-effective to us</w:t>
      </w:r>
      <w:r w:rsidR="00B36EBC">
        <w:t>e TTE in patients aged 65 years; when warfarin is the OAC of choice, then the addition of TTE does not appear cost-effective at standard willingness to pay thresholds of either £20,000/QALY or £30,000/QALY.</w:t>
      </w:r>
      <w:r w:rsidRPr="00532F44">
        <w:t xml:space="preserve"> </w:t>
      </w:r>
      <w:r w:rsidR="002B0A3A">
        <w:t>T</w:t>
      </w:r>
      <w:r w:rsidRPr="00532F44">
        <w:t>hese results suggest that</w:t>
      </w:r>
      <w:r w:rsidR="00B36EBC">
        <w:t xml:space="preserve"> if considering prescribing a newer OAC</w:t>
      </w:r>
      <w:r w:rsidRPr="00532F44">
        <w:t xml:space="preserve">, it may be both clinically effective and cost effective to use TTE to help inform the decision in all but the patients with the lowest </w:t>
      </w:r>
      <w:r w:rsidR="00620AA2">
        <w:t xml:space="preserve">estimated </w:t>
      </w:r>
      <w:r w:rsidRPr="00532F44">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2"/>
    <w:p w:rsidR="00F82325" w:rsidRPr="00F82325" w:rsidRDefault="002F05E5">
      <w:pPr>
        <w:pStyle w:val="NormalWeb"/>
        <w:ind w:left="640" w:hanging="640"/>
        <w:divId w:val="818763781"/>
        <w:rPr>
          <w:rFonts w:ascii="Calibri" w:hAnsi="Calibri"/>
          <w:noProof/>
          <w:sz w:val="22"/>
        </w:rPr>
      </w:pPr>
      <w:r>
        <w:fldChar w:fldCharType="begin" w:fldLock="1"/>
      </w:r>
      <w:r w:rsidR="008E6143">
        <w:instrText xml:space="preserve">ADDIN Mendeley Bibliography CSL_BIBLIOGRAPHY </w:instrText>
      </w:r>
      <w:r>
        <w:fldChar w:fldCharType="separate"/>
      </w:r>
      <w:r w:rsidR="00F82325" w:rsidRPr="00F82325">
        <w:rPr>
          <w:rFonts w:ascii="Calibri" w:hAnsi="Calibri"/>
          <w:noProof/>
          <w:sz w:val="22"/>
        </w:rPr>
        <w:t xml:space="preserve">1 </w:t>
      </w:r>
      <w:r w:rsidR="00F82325" w:rsidRPr="00F82325">
        <w:rPr>
          <w:rFonts w:ascii="Calibri" w:hAnsi="Calibri"/>
          <w:noProof/>
          <w:sz w:val="22"/>
        </w:rPr>
        <w:tab/>
        <w:t xml:space="preserve">Go AS, Hylek EM, Phillips KA, </w:t>
      </w:r>
      <w:r w:rsidR="00F82325" w:rsidRPr="00F82325">
        <w:rPr>
          <w:rFonts w:ascii="Calibri" w:hAnsi="Calibri"/>
          <w:i/>
          <w:iCs/>
          <w:noProof/>
          <w:sz w:val="22"/>
        </w:rPr>
        <w:t>et al.</w:t>
      </w:r>
      <w:r w:rsidR="00F82325" w:rsidRPr="00F82325">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F82325" w:rsidRPr="00F82325">
        <w:rPr>
          <w:rFonts w:ascii="Calibri" w:hAnsi="Calibri"/>
          <w:i/>
          <w:iCs/>
          <w:noProof/>
          <w:sz w:val="22"/>
        </w:rPr>
        <w:t>JAMA : the journal of the American Medical Association</w:t>
      </w:r>
      <w:r w:rsidR="00F82325" w:rsidRPr="00F82325">
        <w:rPr>
          <w:rFonts w:ascii="Calibri" w:hAnsi="Calibri"/>
          <w:noProof/>
          <w:sz w:val="22"/>
        </w:rPr>
        <w:t xml:space="preserve"> 2001;</w:t>
      </w:r>
      <w:r w:rsidR="00F82325" w:rsidRPr="00F82325">
        <w:rPr>
          <w:rFonts w:ascii="Calibri" w:hAnsi="Calibri"/>
          <w:b/>
          <w:bCs/>
          <w:noProof/>
          <w:sz w:val="22"/>
        </w:rPr>
        <w:t>285</w:t>
      </w:r>
      <w:r w:rsidR="00F82325" w:rsidRPr="00F82325">
        <w:rPr>
          <w:rFonts w:ascii="Calibri" w:hAnsi="Calibri"/>
          <w:noProof/>
          <w:sz w:val="22"/>
        </w:rPr>
        <w:t>:2370–5.</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 </w:t>
      </w:r>
      <w:r w:rsidRPr="00F82325">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F82325">
        <w:rPr>
          <w:rFonts w:ascii="Calibri" w:hAnsi="Calibri"/>
          <w:i/>
          <w:iCs/>
          <w:noProof/>
          <w:sz w:val="22"/>
        </w:rPr>
        <w:t>American heart journal</w:t>
      </w:r>
      <w:r w:rsidRPr="00F82325">
        <w:rPr>
          <w:rFonts w:ascii="Calibri" w:hAnsi="Calibri"/>
          <w:noProof/>
          <w:sz w:val="22"/>
        </w:rPr>
        <w:t xml:space="preserve"> 2010;</w:t>
      </w:r>
      <w:r w:rsidRPr="00F82325">
        <w:rPr>
          <w:rFonts w:ascii="Calibri" w:hAnsi="Calibri"/>
          <w:b/>
          <w:bCs/>
          <w:noProof/>
          <w:sz w:val="22"/>
        </w:rPr>
        <w:t>159</w:t>
      </w:r>
      <w:r w:rsidRPr="00F82325">
        <w:rPr>
          <w:rFonts w:ascii="Calibri" w:hAnsi="Calibri"/>
          <w:noProof/>
          <w:sz w:val="22"/>
        </w:rPr>
        <w:t>:340–347.e1.</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3 </w:t>
      </w:r>
      <w:r w:rsidRPr="00F82325">
        <w:rPr>
          <w:rFonts w:ascii="Calibri" w:hAnsi="Calibri"/>
          <w:noProof/>
          <w:sz w:val="22"/>
        </w:rPr>
        <w:tab/>
        <w:t xml:space="preserve">Camm AJ, Kirchhof P, Lip GY, </w:t>
      </w:r>
      <w:r w:rsidRPr="00F82325">
        <w:rPr>
          <w:rFonts w:ascii="Calibri" w:hAnsi="Calibri"/>
          <w:i/>
          <w:iCs/>
          <w:noProof/>
          <w:sz w:val="22"/>
        </w:rPr>
        <w:t>et al.</w:t>
      </w:r>
      <w:r w:rsidRPr="00F82325">
        <w:rPr>
          <w:rFonts w:ascii="Calibri" w:hAnsi="Calibri"/>
          <w:noProof/>
          <w:sz w:val="22"/>
        </w:rPr>
        <w:t xml:space="preserve"> Guidelines for the management of atrial fibrillation: the Task Force for the Management of Atrial Fibrillation of the European Society of Cardiology (ESC). </w:t>
      </w:r>
      <w:r w:rsidRPr="00F82325">
        <w:rPr>
          <w:rFonts w:ascii="Calibri" w:hAnsi="Calibri"/>
          <w:i/>
          <w:iCs/>
          <w:noProof/>
          <w:sz w:val="22"/>
        </w:rPr>
        <w:t>Eur Heart J</w:t>
      </w:r>
      <w:r w:rsidRPr="00F82325">
        <w:rPr>
          <w:rFonts w:ascii="Calibri" w:hAnsi="Calibri"/>
          <w:noProof/>
          <w:sz w:val="22"/>
        </w:rPr>
        <w:t xml:space="preserve"> 2010;</w:t>
      </w:r>
      <w:r w:rsidRPr="00F82325">
        <w:rPr>
          <w:rFonts w:ascii="Calibri" w:hAnsi="Calibri"/>
          <w:b/>
          <w:bCs/>
          <w:noProof/>
          <w:sz w:val="22"/>
        </w:rPr>
        <w:t>31</w:t>
      </w:r>
      <w:r w:rsidRPr="00F82325">
        <w:rPr>
          <w:rFonts w:ascii="Calibri" w:hAnsi="Calibri"/>
          <w:noProof/>
          <w:sz w:val="22"/>
        </w:rPr>
        <w:t>:2369–429.</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4 </w:t>
      </w:r>
      <w:r w:rsidRPr="00F82325">
        <w:rPr>
          <w:rFonts w:ascii="Calibri" w:hAnsi="Calibri"/>
          <w:noProof/>
          <w:sz w:val="22"/>
        </w:rPr>
        <w:tab/>
        <w:t xml:space="preserve">Camm AJ, Lip GYH, De Caterina R, </w:t>
      </w:r>
      <w:r w:rsidRPr="00F82325">
        <w:rPr>
          <w:rFonts w:ascii="Calibri" w:hAnsi="Calibri"/>
          <w:i/>
          <w:iCs/>
          <w:noProof/>
          <w:sz w:val="22"/>
        </w:rPr>
        <w:t>et al.</w:t>
      </w:r>
      <w:r w:rsidRPr="00F82325">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F82325">
        <w:rPr>
          <w:rFonts w:ascii="Calibri" w:hAnsi="Calibri"/>
          <w:i/>
          <w:iCs/>
          <w:noProof/>
          <w:sz w:val="22"/>
        </w:rPr>
        <w:t>European heart journal</w:t>
      </w:r>
      <w:r w:rsidRPr="00F82325">
        <w:rPr>
          <w:rFonts w:ascii="Calibri" w:hAnsi="Calibri"/>
          <w:noProof/>
          <w:sz w:val="22"/>
        </w:rPr>
        <w:t xml:space="preserve"> Published Online First: 24 August 2012. doi:10.1093/eurheartj/ehs253</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5 </w:t>
      </w:r>
      <w:r w:rsidRPr="00F82325">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F82325">
        <w:rPr>
          <w:rFonts w:ascii="Calibri" w:hAnsi="Calibri"/>
          <w:i/>
          <w:iCs/>
          <w:noProof/>
          <w:sz w:val="22"/>
        </w:rPr>
        <w:t>Ann Intern Med</w:t>
      </w:r>
      <w:r w:rsidRPr="00F82325">
        <w:rPr>
          <w:rFonts w:ascii="Calibri" w:hAnsi="Calibri"/>
          <w:noProof/>
          <w:sz w:val="22"/>
        </w:rPr>
        <w:t xml:space="preserve"> 1998;</w:t>
      </w:r>
      <w:r w:rsidRPr="00F82325">
        <w:rPr>
          <w:rFonts w:ascii="Calibri" w:hAnsi="Calibri"/>
          <w:b/>
          <w:bCs/>
          <w:noProof/>
          <w:sz w:val="22"/>
        </w:rPr>
        <w:t>128</w:t>
      </w:r>
      <w:r w:rsidRPr="00F82325">
        <w:rPr>
          <w:rFonts w:ascii="Calibri" w:hAnsi="Calibri"/>
          <w:noProof/>
          <w:sz w:val="22"/>
        </w:rPr>
        <w:t>:639–47.</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6 </w:t>
      </w:r>
      <w:r w:rsidRPr="00F82325">
        <w:rPr>
          <w:rFonts w:ascii="Calibri" w:hAnsi="Calibri"/>
          <w:noProof/>
          <w:sz w:val="22"/>
        </w:rPr>
        <w:tab/>
        <w:t xml:space="preserve">Providencia R, Botelho A, Trigo J, </w:t>
      </w:r>
      <w:r w:rsidRPr="00F82325">
        <w:rPr>
          <w:rFonts w:ascii="Calibri" w:hAnsi="Calibri"/>
          <w:i/>
          <w:iCs/>
          <w:noProof/>
          <w:sz w:val="22"/>
        </w:rPr>
        <w:t>et al.</w:t>
      </w:r>
      <w:r w:rsidRPr="00F82325">
        <w:rPr>
          <w:rFonts w:ascii="Calibri" w:hAnsi="Calibri"/>
          <w:noProof/>
          <w:sz w:val="22"/>
        </w:rPr>
        <w:t xml:space="preserve"> Possible refinement of clinical thromboembolism assessment in patients with atrial fibrillation using echocardiographic parameters. </w:t>
      </w:r>
      <w:r w:rsidRPr="00F82325">
        <w:rPr>
          <w:rFonts w:ascii="Calibri" w:hAnsi="Calibri"/>
          <w:i/>
          <w:iCs/>
          <w:noProof/>
          <w:sz w:val="22"/>
        </w:rPr>
        <w:t>Europace</w:t>
      </w:r>
      <w:r w:rsidRPr="00F82325">
        <w:rPr>
          <w:rFonts w:ascii="Calibri" w:hAnsi="Calibri"/>
          <w:noProof/>
          <w:sz w:val="22"/>
        </w:rPr>
        <w:t xml:space="preserve"> 2012;</w:t>
      </w:r>
      <w:r w:rsidRPr="00F82325">
        <w:rPr>
          <w:rFonts w:ascii="Calibri" w:hAnsi="Calibri"/>
          <w:b/>
          <w:bCs/>
          <w:noProof/>
          <w:sz w:val="22"/>
        </w:rPr>
        <w:t>14</w:t>
      </w:r>
      <w:r w:rsidRPr="00F82325">
        <w:rPr>
          <w:rFonts w:ascii="Calibri" w:hAnsi="Calibri"/>
          <w:noProof/>
          <w:sz w:val="22"/>
        </w:rPr>
        <w:t>:36–45.</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7 </w:t>
      </w:r>
      <w:r w:rsidRPr="00F82325">
        <w:rPr>
          <w:rFonts w:ascii="Calibri" w:hAnsi="Calibri"/>
          <w:noProof/>
          <w:sz w:val="22"/>
        </w:rPr>
        <w:tab/>
        <w:t>NICE. Guide to the methods of technology appraisal. NICE methods guide. 2008;:80.</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8 </w:t>
      </w:r>
      <w:r w:rsidRPr="00F82325">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9 </w:t>
      </w:r>
      <w:r w:rsidRPr="00F82325">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0 </w:t>
      </w:r>
      <w:r w:rsidRPr="00F82325">
        <w:rPr>
          <w:rFonts w:ascii="Calibri" w:hAnsi="Calibri"/>
          <w:noProof/>
          <w:sz w:val="22"/>
        </w:rPr>
        <w:tab/>
        <w:t xml:space="preserve">Simpson EL, Stevenson MD, Scope A, </w:t>
      </w:r>
      <w:r w:rsidRPr="00F82325">
        <w:rPr>
          <w:rFonts w:ascii="Calibri" w:hAnsi="Calibri"/>
          <w:i/>
          <w:iCs/>
          <w:noProof/>
          <w:sz w:val="22"/>
        </w:rPr>
        <w:t>et al.</w:t>
      </w:r>
      <w:r w:rsidRPr="00F82325">
        <w:rPr>
          <w:rFonts w:ascii="Calibri" w:hAnsi="Calibri"/>
          <w:noProof/>
          <w:sz w:val="22"/>
        </w:rPr>
        <w:t xml:space="preserve"> Echocardiography in newly diagnosed atrial fibrillation patients: a systematic review and economic evaluation. 2012. </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1 </w:t>
      </w:r>
      <w:r w:rsidRPr="00F82325">
        <w:rPr>
          <w:rFonts w:ascii="Calibri" w:hAnsi="Calibri"/>
          <w:noProof/>
          <w:sz w:val="22"/>
        </w:rPr>
        <w:tab/>
        <w:t xml:space="preserve">PVS TM-STF on. Medical aspects of the persistent vegetative state: second of two parts. </w:t>
      </w:r>
      <w:r w:rsidRPr="00F82325">
        <w:rPr>
          <w:rFonts w:ascii="Calibri" w:hAnsi="Calibri"/>
          <w:i/>
          <w:iCs/>
          <w:noProof/>
          <w:sz w:val="22"/>
        </w:rPr>
        <w:t>The New England Journal of Medicine</w:t>
      </w:r>
      <w:r w:rsidRPr="00F82325">
        <w:rPr>
          <w:rFonts w:ascii="Calibri" w:hAnsi="Calibri"/>
          <w:noProof/>
          <w:sz w:val="22"/>
        </w:rPr>
        <w:t xml:space="preserve"> 1994;</w:t>
      </w:r>
      <w:r w:rsidRPr="00F82325">
        <w:rPr>
          <w:rFonts w:ascii="Calibri" w:hAnsi="Calibri"/>
          <w:b/>
          <w:bCs/>
          <w:noProof/>
          <w:sz w:val="22"/>
        </w:rPr>
        <w:t>330</w:t>
      </w:r>
      <w:r w:rsidRPr="00F82325">
        <w:rPr>
          <w:rFonts w:ascii="Calibri" w:hAnsi="Calibri"/>
          <w:noProof/>
          <w:sz w:val="22"/>
        </w:rPr>
        <w:t>.http://www.nejm.org/doi/full/10.1056/NEJM199406023302206</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2 </w:t>
      </w:r>
      <w:r w:rsidRPr="00F82325">
        <w:rPr>
          <w:rFonts w:ascii="Calibri" w:hAnsi="Calibri"/>
          <w:noProof/>
          <w:sz w:val="22"/>
        </w:rPr>
        <w:tab/>
        <w:t xml:space="preserve">Eikelboom JW, Wallentin L, Connolly SJ, </w:t>
      </w:r>
      <w:r w:rsidRPr="00F82325">
        <w:rPr>
          <w:rFonts w:ascii="Calibri" w:hAnsi="Calibri"/>
          <w:i/>
          <w:iCs/>
          <w:noProof/>
          <w:sz w:val="22"/>
        </w:rPr>
        <w:t>et al.</w:t>
      </w:r>
      <w:r w:rsidRPr="00F82325">
        <w:rPr>
          <w:rFonts w:ascii="Calibri" w:hAnsi="Calibri"/>
          <w:noProof/>
          <w:sz w:val="22"/>
        </w:rPr>
        <w:t xml:space="preserve"> Risk of bleeding with 2 doses of dabigatran compared with warfarin in older and younger patients with atrial fibrillation: an analysis of </w:t>
      </w:r>
      <w:r w:rsidRPr="00F82325">
        <w:rPr>
          <w:rFonts w:ascii="Calibri" w:hAnsi="Calibri"/>
          <w:noProof/>
          <w:sz w:val="22"/>
        </w:rPr>
        <w:lastRenderedPageBreak/>
        <w:t xml:space="preserve">the randomized evaluation of long-term anticoagulant therapy (RE-LY) trial. </w:t>
      </w:r>
      <w:r w:rsidRPr="00F82325">
        <w:rPr>
          <w:rFonts w:ascii="Calibri" w:hAnsi="Calibri"/>
          <w:i/>
          <w:iCs/>
          <w:noProof/>
          <w:sz w:val="22"/>
        </w:rPr>
        <w:t>Circulation</w:t>
      </w:r>
      <w:r w:rsidRPr="00F82325">
        <w:rPr>
          <w:rFonts w:ascii="Calibri" w:hAnsi="Calibri"/>
          <w:noProof/>
          <w:sz w:val="22"/>
        </w:rPr>
        <w:t xml:space="preserve"> 2011;</w:t>
      </w:r>
      <w:r w:rsidRPr="00F82325">
        <w:rPr>
          <w:rFonts w:ascii="Calibri" w:hAnsi="Calibri"/>
          <w:b/>
          <w:bCs/>
          <w:noProof/>
          <w:sz w:val="22"/>
        </w:rPr>
        <w:t>123</w:t>
      </w:r>
      <w:r w:rsidRPr="00F82325">
        <w:rPr>
          <w:rFonts w:ascii="Calibri" w:hAnsi="Calibri"/>
          <w:noProof/>
          <w:sz w:val="22"/>
        </w:rPr>
        <w:t>:2363–72.</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3 </w:t>
      </w:r>
      <w:r w:rsidRPr="00F82325">
        <w:rPr>
          <w:rFonts w:ascii="Calibri" w:hAnsi="Calibri"/>
          <w:noProof/>
          <w:sz w:val="22"/>
        </w:rPr>
        <w:tab/>
        <w:t>NICE. Guide to the methods of technology appraisal. 2008.http://www.nice.org.uk/media/B52/A7/TAMethodsGuideUpdatedJune2008.pdf</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4 </w:t>
      </w:r>
      <w:r w:rsidRPr="00F82325">
        <w:rPr>
          <w:rFonts w:ascii="Calibri" w:hAnsi="Calibri"/>
          <w:noProof/>
          <w:sz w:val="22"/>
        </w:rPr>
        <w:tab/>
        <w:t xml:space="preserve">Inglehart D. Simulating stable stochastic systems, V: Comparison of ratio estimators. </w:t>
      </w:r>
      <w:r w:rsidRPr="00F82325">
        <w:rPr>
          <w:rFonts w:ascii="Calibri" w:hAnsi="Calibri"/>
          <w:i/>
          <w:iCs/>
          <w:noProof/>
          <w:sz w:val="22"/>
        </w:rPr>
        <w:t>Naval Research Logistics</w:t>
      </w:r>
      <w:r w:rsidRPr="00F82325">
        <w:rPr>
          <w:rFonts w:ascii="Calibri" w:hAnsi="Calibri"/>
          <w:noProof/>
          <w:sz w:val="22"/>
        </w:rPr>
        <w:t xml:space="preserve"> 1975;</w:t>
      </w:r>
      <w:r w:rsidRPr="00F82325">
        <w:rPr>
          <w:rFonts w:ascii="Calibri" w:hAnsi="Calibri"/>
          <w:b/>
          <w:bCs/>
          <w:noProof/>
          <w:sz w:val="22"/>
        </w:rPr>
        <w:t>22</w:t>
      </w:r>
      <w:r w:rsidRPr="00F82325">
        <w:rPr>
          <w:rFonts w:ascii="Calibri" w:hAnsi="Calibri"/>
          <w:noProof/>
          <w:sz w:val="22"/>
        </w:rPr>
        <w:t>:553–65.</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5 </w:t>
      </w:r>
      <w:r w:rsidRPr="00F82325">
        <w:rPr>
          <w:rFonts w:ascii="Calibri" w:hAnsi="Calibri"/>
          <w:noProof/>
          <w:sz w:val="22"/>
        </w:rPr>
        <w:tab/>
        <w:t xml:space="preserve">Lip GY, Nieuwlaat R, Pisters R, </w:t>
      </w:r>
      <w:r w:rsidRPr="00F82325">
        <w:rPr>
          <w:rFonts w:ascii="Calibri" w:hAnsi="Calibri"/>
          <w:i/>
          <w:iCs/>
          <w:noProof/>
          <w:sz w:val="22"/>
        </w:rPr>
        <w:t>et al.</w:t>
      </w:r>
      <w:r w:rsidRPr="00F82325">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F82325">
        <w:rPr>
          <w:rFonts w:ascii="Calibri" w:hAnsi="Calibri"/>
          <w:i/>
          <w:iCs/>
          <w:noProof/>
          <w:sz w:val="22"/>
        </w:rPr>
        <w:t>Chest</w:t>
      </w:r>
      <w:r w:rsidRPr="00F82325">
        <w:rPr>
          <w:rFonts w:ascii="Calibri" w:hAnsi="Calibri"/>
          <w:noProof/>
          <w:sz w:val="22"/>
        </w:rPr>
        <w:t xml:space="preserve"> 2010;</w:t>
      </w:r>
      <w:r w:rsidRPr="00F82325">
        <w:rPr>
          <w:rFonts w:ascii="Calibri" w:hAnsi="Calibri"/>
          <w:b/>
          <w:bCs/>
          <w:noProof/>
          <w:sz w:val="22"/>
        </w:rPr>
        <w:t>137</w:t>
      </w:r>
      <w:r w:rsidRPr="00F82325">
        <w:rPr>
          <w:rFonts w:ascii="Calibri" w:hAnsi="Calibri"/>
          <w:noProof/>
          <w:sz w:val="22"/>
        </w:rPr>
        <w:t>:263–72.</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6 </w:t>
      </w:r>
      <w:r w:rsidRPr="00F82325">
        <w:rPr>
          <w:rFonts w:ascii="Calibri" w:hAnsi="Calibri"/>
          <w:noProof/>
          <w:sz w:val="22"/>
        </w:rPr>
        <w:tab/>
        <w:t xml:space="preserve">Olesen JB, Lip GYH, Hansen ML, </w:t>
      </w:r>
      <w:r w:rsidRPr="00F82325">
        <w:rPr>
          <w:rFonts w:ascii="Calibri" w:hAnsi="Calibri"/>
          <w:i/>
          <w:iCs/>
          <w:noProof/>
          <w:sz w:val="22"/>
        </w:rPr>
        <w:t>et al.</w:t>
      </w:r>
      <w:r w:rsidRPr="00F82325">
        <w:rPr>
          <w:rFonts w:ascii="Calibri" w:hAnsi="Calibri"/>
          <w:noProof/>
          <w:sz w:val="22"/>
        </w:rPr>
        <w:t xml:space="preserve"> Validation of risk stratification schemes for predicting stroke and thromboembolism in patients with atrial fibrillation: nationwide cohort study. </w:t>
      </w:r>
      <w:r w:rsidRPr="00F82325">
        <w:rPr>
          <w:rFonts w:ascii="Calibri" w:hAnsi="Calibri"/>
          <w:i/>
          <w:iCs/>
          <w:noProof/>
          <w:sz w:val="22"/>
        </w:rPr>
        <w:t>BMJ</w:t>
      </w:r>
      <w:r w:rsidRPr="00F82325">
        <w:rPr>
          <w:rFonts w:ascii="Calibri" w:hAnsi="Calibri"/>
          <w:noProof/>
          <w:sz w:val="22"/>
        </w:rPr>
        <w:t xml:space="preserve"> 2011;</w:t>
      </w:r>
      <w:r w:rsidRPr="00F82325">
        <w:rPr>
          <w:rFonts w:ascii="Calibri" w:hAnsi="Calibri"/>
          <w:b/>
          <w:bCs/>
          <w:noProof/>
          <w:sz w:val="22"/>
        </w:rPr>
        <w:t>342</w:t>
      </w:r>
      <w:r w:rsidRPr="00F82325">
        <w:rPr>
          <w:rFonts w:ascii="Calibri" w:hAnsi="Calibri"/>
          <w:noProof/>
          <w:sz w:val="22"/>
        </w:rPr>
        <w:t>:d124–d124.</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7 </w:t>
      </w:r>
      <w:r w:rsidRPr="00F82325">
        <w:rPr>
          <w:rFonts w:ascii="Calibri" w:hAnsi="Calibri"/>
          <w:noProof/>
          <w:sz w:val="22"/>
        </w:rPr>
        <w:tab/>
        <w:t>ONS. Interim Life Tables. 2011;</w:t>
      </w:r>
      <w:r w:rsidRPr="00F82325">
        <w:rPr>
          <w:rFonts w:ascii="Calibri" w:hAnsi="Calibri"/>
          <w:b/>
          <w:bCs/>
          <w:noProof/>
          <w:sz w:val="22"/>
        </w:rPr>
        <w:t>2012</w:t>
      </w:r>
      <w:r w:rsidRPr="00F82325">
        <w:rPr>
          <w:rFonts w:ascii="Calibri" w:hAnsi="Calibri"/>
          <w:noProof/>
          <w:sz w:val="22"/>
        </w:rPr>
        <w:t>.http://www.ons.gov.uk/ons/taxonomy/index.html?nscl=Interim+Life+Tables</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8 </w:t>
      </w:r>
      <w:r w:rsidRPr="00F82325">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F82325">
        <w:rPr>
          <w:rFonts w:ascii="Calibri" w:hAnsi="Calibri"/>
          <w:i/>
          <w:iCs/>
          <w:noProof/>
          <w:sz w:val="22"/>
        </w:rPr>
        <w:t>European heart journal</w:t>
      </w:r>
      <w:r w:rsidRPr="00F82325">
        <w:rPr>
          <w:rFonts w:ascii="Calibri" w:hAnsi="Calibri"/>
          <w:noProof/>
          <w:sz w:val="22"/>
        </w:rPr>
        <w:t xml:space="preserve"> Published Online First: 13 January 2012. doi:10.1093/eurheartj/ehr488</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19 </w:t>
      </w:r>
      <w:r w:rsidRPr="00F82325">
        <w:rPr>
          <w:rFonts w:ascii="Calibri" w:hAnsi="Calibri"/>
          <w:noProof/>
          <w:sz w:val="22"/>
        </w:rPr>
        <w:tab/>
        <w:t xml:space="preserve">Connolly SJ, Ezekowitz MD, Yusuf S, </w:t>
      </w:r>
      <w:r w:rsidRPr="00F82325">
        <w:rPr>
          <w:rFonts w:ascii="Calibri" w:hAnsi="Calibri"/>
          <w:i/>
          <w:iCs/>
          <w:noProof/>
          <w:sz w:val="22"/>
        </w:rPr>
        <w:t>et al.</w:t>
      </w:r>
      <w:r w:rsidRPr="00F82325">
        <w:rPr>
          <w:rFonts w:ascii="Calibri" w:hAnsi="Calibri"/>
          <w:noProof/>
          <w:sz w:val="22"/>
        </w:rPr>
        <w:t xml:space="preserve"> Dabigatran versus warfarin in patients with atrial fibrillation. </w:t>
      </w:r>
      <w:r w:rsidRPr="00F82325">
        <w:rPr>
          <w:rFonts w:ascii="Calibri" w:hAnsi="Calibri"/>
          <w:i/>
          <w:iCs/>
          <w:noProof/>
          <w:sz w:val="22"/>
        </w:rPr>
        <w:t>N Engl J Med</w:t>
      </w:r>
      <w:r w:rsidRPr="00F82325">
        <w:rPr>
          <w:rFonts w:ascii="Calibri" w:hAnsi="Calibri"/>
          <w:noProof/>
          <w:sz w:val="22"/>
        </w:rPr>
        <w:t xml:space="preserve"> 2009;</w:t>
      </w:r>
      <w:r w:rsidRPr="00F82325">
        <w:rPr>
          <w:rFonts w:ascii="Calibri" w:hAnsi="Calibri"/>
          <w:b/>
          <w:bCs/>
          <w:noProof/>
          <w:sz w:val="22"/>
        </w:rPr>
        <w:t>361</w:t>
      </w:r>
      <w:r w:rsidRPr="00F82325">
        <w:rPr>
          <w:rFonts w:ascii="Calibri" w:hAnsi="Calibri"/>
          <w:noProof/>
          <w:sz w:val="22"/>
        </w:rPr>
        <w:t>:1139–51.</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0 </w:t>
      </w:r>
      <w:r w:rsidRPr="00F82325">
        <w:rPr>
          <w:rFonts w:ascii="Calibri" w:hAnsi="Calibri"/>
          <w:noProof/>
          <w:sz w:val="22"/>
        </w:rPr>
        <w:tab/>
        <w:t xml:space="preserve">Lip GYH, Edwards SJ. Stroke prevention with aspirin, warfarin and ximelagatran in patients with non-valvular atrial fibrillation: a systematic review and meta-analysis. </w:t>
      </w:r>
      <w:r w:rsidRPr="00F82325">
        <w:rPr>
          <w:rFonts w:ascii="Calibri" w:hAnsi="Calibri"/>
          <w:i/>
          <w:iCs/>
          <w:noProof/>
          <w:sz w:val="22"/>
        </w:rPr>
        <w:t>Thrombosis research</w:t>
      </w:r>
      <w:r w:rsidRPr="00F82325">
        <w:rPr>
          <w:rFonts w:ascii="Calibri" w:hAnsi="Calibri"/>
          <w:noProof/>
          <w:sz w:val="22"/>
        </w:rPr>
        <w:t xml:space="preserve"> 2006;</w:t>
      </w:r>
      <w:r w:rsidRPr="00F82325">
        <w:rPr>
          <w:rFonts w:ascii="Calibri" w:hAnsi="Calibri"/>
          <w:b/>
          <w:bCs/>
          <w:noProof/>
          <w:sz w:val="22"/>
        </w:rPr>
        <w:t>118</w:t>
      </w:r>
      <w:r w:rsidRPr="00F82325">
        <w:rPr>
          <w:rFonts w:ascii="Calibri" w:hAnsi="Calibri"/>
          <w:noProof/>
          <w:sz w:val="22"/>
        </w:rPr>
        <w:t>:321–33.</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1 </w:t>
      </w:r>
      <w:r w:rsidRPr="00F82325">
        <w:rPr>
          <w:rFonts w:ascii="Calibri" w:hAnsi="Calibri"/>
          <w:noProof/>
          <w:sz w:val="22"/>
        </w:rPr>
        <w:tab/>
        <w:t xml:space="preserve">Patel MR, Mahaffey KW, Garg J, </w:t>
      </w:r>
      <w:r w:rsidRPr="00F82325">
        <w:rPr>
          <w:rFonts w:ascii="Calibri" w:hAnsi="Calibri"/>
          <w:i/>
          <w:iCs/>
          <w:noProof/>
          <w:sz w:val="22"/>
        </w:rPr>
        <w:t>et al.</w:t>
      </w:r>
      <w:r w:rsidRPr="00F82325">
        <w:rPr>
          <w:rFonts w:ascii="Calibri" w:hAnsi="Calibri"/>
          <w:noProof/>
          <w:sz w:val="22"/>
        </w:rPr>
        <w:t xml:space="preserve"> Rivaroxaban versus Warfarin in Nonvalvular Atrial Fibrillation. </w:t>
      </w:r>
      <w:r w:rsidRPr="00F82325">
        <w:rPr>
          <w:rFonts w:ascii="Calibri" w:hAnsi="Calibri"/>
          <w:i/>
          <w:iCs/>
          <w:noProof/>
          <w:sz w:val="22"/>
        </w:rPr>
        <w:t>New England Journal of Medicine</w:t>
      </w:r>
      <w:r w:rsidRPr="00F82325">
        <w:rPr>
          <w:rFonts w:ascii="Calibri" w:hAnsi="Calibri"/>
          <w:noProof/>
          <w:sz w:val="22"/>
        </w:rPr>
        <w:t xml:space="preserve"> 2011;</w:t>
      </w:r>
      <w:r w:rsidRPr="00F82325">
        <w:rPr>
          <w:rFonts w:ascii="Calibri" w:hAnsi="Calibri"/>
          <w:b/>
          <w:bCs/>
          <w:noProof/>
          <w:sz w:val="22"/>
        </w:rPr>
        <w:t>365</w:t>
      </w:r>
      <w:r w:rsidRPr="00F82325">
        <w:rPr>
          <w:rFonts w:ascii="Calibri" w:hAnsi="Calibri"/>
          <w:noProof/>
          <w:sz w:val="22"/>
        </w:rPr>
        <w:t>:883–91.</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2 </w:t>
      </w:r>
      <w:r w:rsidRPr="00F82325">
        <w:rPr>
          <w:rFonts w:ascii="Calibri" w:hAnsi="Calibri"/>
          <w:noProof/>
          <w:sz w:val="22"/>
        </w:rPr>
        <w:tab/>
        <w:t xml:space="preserve">Rivero-Arias O, Ouellet M, Gray A, </w:t>
      </w:r>
      <w:r w:rsidRPr="00F82325">
        <w:rPr>
          <w:rFonts w:ascii="Calibri" w:hAnsi="Calibri"/>
          <w:i/>
          <w:iCs/>
          <w:noProof/>
          <w:sz w:val="22"/>
        </w:rPr>
        <w:t>et al.</w:t>
      </w:r>
      <w:r w:rsidRPr="00F82325">
        <w:rPr>
          <w:rFonts w:ascii="Calibri" w:hAnsi="Calibri"/>
          <w:noProof/>
          <w:sz w:val="22"/>
        </w:rPr>
        <w:t xml:space="preserve"> Mapping the Modified Rankin Scale (mRS) Measurement into the Generic EuroQol (EQ-5D) Health Outcome. </w:t>
      </w:r>
      <w:r w:rsidRPr="00F82325">
        <w:rPr>
          <w:rFonts w:ascii="Calibri" w:hAnsi="Calibri"/>
          <w:i/>
          <w:iCs/>
          <w:noProof/>
          <w:sz w:val="22"/>
        </w:rPr>
        <w:t>Medical Decision Making</w:t>
      </w:r>
      <w:r w:rsidRPr="00F82325">
        <w:rPr>
          <w:rFonts w:ascii="Calibri" w:hAnsi="Calibri"/>
          <w:noProof/>
          <w:sz w:val="22"/>
        </w:rPr>
        <w:t xml:space="preserve"> 2010;</w:t>
      </w:r>
      <w:r w:rsidRPr="00F82325">
        <w:rPr>
          <w:rFonts w:ascii="Calibri" w:hAnsi="Calibri"/>
          <w:b/>
          <w:bCs/>
          <w:noProof/>
          <w:sz w:val="22"/>
        </w:rPr>
        <w:t>30</w:t>
      </w:r>
      <w:r w:rsidRPr="00F82325">
        <w:rPr>
          <w:rFonts w:ascii="Calibri" w:hAnsi="Calibri"/>
          <w:noProof/>
          <w:sz w:val="22"/>
        </w:rPr>
        <w:t>:341–54.</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3 </w:t>
      </w:r>
      <w:r w:rsidRPr="00F82325">
        <w:rPr>
          <w:rFonts w:ascii="Calibri" w:hAnsi="Calibri"/>
          <w:noProof/>
          <w:sz w:val="22"/>
        </w:rPr>
        <w:tab/>
        <w:t xml:space="preserve">Simpson EL, Stevenson MD, Rawdin A, </w:t>
      </w:r>
      <w:r w:rsidRPr="00F82325">
        <w:rPr>
          <w:rFonts w:ascii="Calibri" w:hAnsi="Calibri"/>
          <w:i/>
          <w:iCs/>
          <w:noProof/>
          <w:sz w:val="22"/>
        </w:rPr>
        <w:t>et al.</w:t>
      </w:r>
      <w:r w:rsidRPr="00F82325">
        <w:rPr>
          <w:rFonts w:ascii="Calibri" w:hAnsi="Calibri"/>
          <w:noProof/>
          <w:sz w:val="22"/>
        </w:rPr>
        <w:t xml:space="preserve"> Thrombophilia testing in people with venous thromboembolism: systematic review and cost-effectiveness analysis. </w:t>
      </w:r>
      <w:r w:rsidRPr="00F82325">
        <w:rPr>
          <w:rFonts w:ascii="Calibri" w:hAnsi="Calibri"/>
          <w:i/>
          <w:iCs/>
          <w:noProof/>
          <w:sz w:val="22"/>
        </w:rPr>
        <w:t>Health Technology Assessment</w:t>
      </w:r>
      <w:r w:rsidRPr="00F82325">
        <w:rPr>
          <w:rFonts w:ascii="Calibri" w:hAnsi="Calibri"/>
          <w:noProof/>
          <w:sz w:val="22"/>
        </w:rPr>
        <w:t xml:space="preserve"> 2009;</w:t>
      </w:r>
      <w:r w:rsidRPr="00F82325">
        <w:rPr>
          <w:rFonts w:ascii="Calibri" w:hAnsi="Calibri"/>
          <w:b/>
          <w:bCs/>
          <w:noProof/>
          <w:sz w:val="22"/>
        </w:rPr>
        <w:t>13</w:t>
      </w:r>
      <w:r w:rsidRPr="00F82325">
        <w:rPr>
          <w:rFonts w:ascii="Calibri" w:hAnsi="Calibri"/>
          <w:noProof/>
          <w:sz w:val="22"/>
        </w:rPr>
        <w:t>. doi:10.3310/hta13020</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4 </w:t>
      </w:r>
      <w:r w:rsidRPr="00F82325">
        <w:rPr>
          <w:rFonts w:ascii="Calibri" w:hAnsi="Calibri"/>
          <w:noProof/>
          <w:sz w:val="22"/>
        </w:rPr>
        <w:tab/>
        <w:t xml:space="preserve">Ara R, Brazier JE. Populating an economic model with health state utility values: moving toward better practice. </w:t>
      </w:r>
      <w:r w:rsidRPr="00F82325">
        <w:rPr>
          <w:rFonts w:ascii="Calibri" w:hAnsi="Calibri"/>
          <w:i/>
          <w:iCs/>
          <w:noProof/>
          <w:sz w:val="22"/>
        </w:rPr>
        <w:t>Value in health : the journal of the International Society for Pharmacoeconomics and Outcomes Research</w:t>
      </w:r>
      <w:r w:rsidRPr="00F82325">
        <w:rPr>
          <w:rFonts w:ascii="Calibri" w:hAnsi="Calibri"/>
          <w:noProof/>
          <w:sz w:val="22"/>
        </w:rPr>
        <w:t xml:space="preserve"> 2010;</w:t>
      </w:r>
      <w:r w:rsidRPr="00F82325">
        <w:rPr>
          <w:rFonts w:ascii="Calibri" w:hAnsi="Calibri"/>
          <w:b/>
          <w:bCs/>
          <w:noProof/>
          <w:sz w:val="22"/>
        </w:rPr>
        <w:t>13</w:t>
      </w:r>
      <w:r w:rsidRPr="00F82325">
        <w:rPr>
          <w:rFonts w:ascii="Calibri" w:hAnsi="Calibri"/>
          <w:noProof/>
          <w:sz w:val="22"/>
        </w:rPr>
        <w:t>:509–18.</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5 </w:t>
      </w:r>
      <w:r w:rsidRPr="00F82325">
        <w:rPr>
          <w:rFonts w:ascii="Calibri" w:hAnsi="Calibri"/>
          <w:noProof/>
          <w:sz w:val="22"/>
        </w:rPr>
        <w:tab/>
        <w:t>NICE. Dabigatran etexilate for the prevention of stroke and systemic embolism in atrial fibrillation: Final appraisal determination. 2011;</w:t>
      </w:r>
      <w:r w:rsidRPr="00F82325">
        <w:rPr>
          <w:rFonts w:ascii="Calibri" w:hAnsi="Calibri"/>
          <w:b/>
          <w:bCs/>
          <w:noProof/>
          <w:sz w:val="22"/>
        </w:rPr>
        <w:t>2012</w:t>
      </w:r>
      <w:r w:rsidRPr="00F82325">
        <w:rPr>
          <w:rFonts w:ascii="Calibri" w:hAnsi="Calibri"/>
          <w:noProof/>
          <w:sz w:val="22"/>
        </w:rPr>
        <w:t>.http://www.nice.org.uk/nicemedia/live/12225/56899/56899.pdf</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lastRenderedPageBreak/>
        <w:t xml:space="preserve">26 </w:t>
      </w:r>
      <w:r w:rsidRPr="00F82325">
        <w:rPr>
          <w:rFonts w:ascii="Calibri" w:hAnsi="Calibri"/>
          <w:noProof/>
          <w:sz w:val="22"/>
        </w:rPr>
        <w:tab/>
        <w:t>Group LND. A briefing paper on Dabigatran and Rivaroxaban: What we know so far... 2012;</w:t>
      </w:r>
      <w:r w:rsidRPr="00F82325">
        <w:rPr>
          <w:rFonts w:ascii="Calibri" w:hAnsi="Calibri"/>
          <w:b/>
          <w:bCs/>
          <w:noProof/>
          <w:sz w:val="22"/>
        </w:rPr>
        <w:t>2012</w:t>
      </w:r>
      <w:r w:rsidRPr="00F82325">
        <w:rPr>
          <w:rFonts w:ascii="Calibri" w:hAnsi="Calibri"/>
          <w:noProof/>
          <w:sz w:val="22"/>
        </w:rPr>
        <w:t>.http://www.nelm.nhs.uk/en/NeLM-Area/Evidence/Drug-Specific-Reviews/A-briefing-paper-on-dabigatran-and-rivaroxaban/</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7 </w:t>
      </w:r>
      <w:r w:rsidRPr="00F82325">
        <w:rPr>
          <w:rFonts w:ascii="Calibri" w:hAnsi="Calibri"/>
          <w:noProof/>
          <w:sz w:val="22"/>
        </w:rPr>
        <w:tab/>
        <w:t>BNF. Warfarin. 2011;</w:t>
      </w:r>
      <w:r w:rsidRPr="00F82325">
        <w:rPr>
          <w:rFonts w:ascii="Calibri" w:hAnsi="Calibri"/>
          <w:b/>
          <w:bCs/>
          <w:noProof/>
          <w:sz w:val="22"/>
        </w:rPr>
        <w:t>2012</w:t>
      </w:r>
      <w:r w:rsidRPr="00F82325">
        <w:rPr>
          <w:rFonts w:ascii="Calibri" w:hAnsi="Calibri"/>
          <w:noProof/>
          <w:sz w:val="22"/>
        </w:rPr>
        <w:t>.https://mail.google.com/mail/u/1/#inbox/134f06255f3f63de</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8 </w:t>
      </w:r>
      <w:r w:rsidRPr="00F82325">
        <w:rPr>
          <w:rFonts w:ascii="Calibri" w:hAnsi="Calibri"/>
          <w:noProof/>
          <w:sz w:val="22"/>
        </w:rPr>
        <w:tab/>
        <w:t>DoH. NHS Reference Costs 2009-2010. 2011;</w:t>
      </w:r>
      <w:r w:rsidRPr="00F82325">
        <w:rPr>
          <w:rFonts w:ascii="Calibri" w:hAnsi="Calibri"/>
          <w:b/>
          <w:bCs/>
          <w:noProof/>
          <w:sz w:val="22"/>
        </w:rPr>
        <w:t>2012</w:t>
      </w:r>
      <w:r w:rsidRPr="00F82325">
        <w:rPr>
          <w:rFonts w:ascii="Calibri" w:hAnsi="Calibri"/>
          <w:noProof/>
          <w:sz w:val="22"/>
        </w:rPr>
        <w:t>.http://www.dh.gov.uk/en/Publicationsandstatistics/Publications/PublicationsPolicyAndGuidance/DH_123459</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29 </w:t>
      </w:r>
      <w:r w:rsidRPr="00F82325">
        <w:rPr>
          <w:rFonts w:ascii="Calibri" w:hAnsi="Calibri"/>
          <w:noProof/>
          <w:sz w:val="22"/>
        </w:rPr>
        <w:tab/>
        <w:t xml:space="preserve">Sandercock P, Berge E, Dennis M, </w:t>
      </w:r>
      <w:r w:rsidRPr="00F82325">
        <w:rPr>
          <w:rFonts w:ascii="Calibri" w:hAnsi="Calibri"/>
          <w:i/>
          <w:iCs/>
          <w:noProof/>
          <w:sz w:val="22"/>
        </w:rPr>
        <w:t>et al.</w:t>
      </w:r>
      <w:r w:rsidRPr="00F82325">
        <w:rPr>
          <w:rFonts w:ascii="Calibri" w:hAnsi="Calibri"/>
          <w:noProof/>
          <w:sz w:val="22"/>
        </w:rPr>
        <w:t xml:space="preserve"> A systematic review of the effectiveness, cost-effectiveness and barriers to implementation of thrombolytic and neuroprotective therapy for acute ischaemic stroke in the NHS. </w:t>
      </w:r>
      <w:r w:rsidRPr="00F82325">
        <w:rPr>
          <w:rFonts w:ascii="Calibri" w:hAnsi="Calibri"/>
          <w:i/>
          <w:iCs/>
          <w:noProof/>
          <w:sz w:val="22"/>
        </w:rPr>
        <w:t>Health Technology Assessment</w:t>
      </w:r>
      <w:r w:rsidRPr="00F82325">
        <w:rPr>
          <w:rFonts w:ascii="Calibri" w:hAnsi="Calibri"/>
          <w:noProof/>
          <w:sz w:val="22"/>
        </w:rPr>
        <w:t xml:space="preserve"> 2002;</w:t>
      </w:r>
      <w:r w:rsidRPr="00F82325">
        <w:rPr>
          <w:rFonts w:ascii="Calibri" w:hAnsi="Calibri"/>
          <w:b/>
          <w:bCs/>
          <w:noProof/>
          <w:sz w:val="22"/>
        </w:rPr>
        <w:t>6</w:t>
      </w:r>
      <w:r w:rsidRPr="00F82325">
        <w:rPr>
          <w:rFonts w:ascii="Calibri" w:hAnsi="Calibri"/>
          <w:noProof/>
          <w:sz w:val="22"/>
        </w:rPr>
        <w:t>.</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30 </w:t>
      </w:r>
      <w:r w:rsidRPr="00F82325">
        <w:rPr>
          <w:rFonts w:ascii="Calibri" w:hAnsi="Calibri"/>
          <w:noProof/>
          <w:sz w:val="22"/>
        </w:rPr>
        <w:tab/>
        <w:t>NHS. National Stroke Strategy Impact Assessment. 2007;</w:t>
      </w:r>
      <w:r w:rsidRPr="00F82325">
        <w:rPr>
          <w:rFonts w:ascii="Calibri" w:hAnsi="Calibri"/>
          <w:b/>
          <w:bCs/>
          <w:noProof/>
          <w:sz w:val="22"/>
        </w:rPr>
        <w:t>2012</w:t>
      </w:r>
      <w:r w:rsidRPr="00F82325">
        <w:rPr>
          <w:rFonts w:ascii="Calibri" w:hAnsi="Calibri"/>
          <w:noProof/>
          <w:sz w:val="22"/>
        </w:rPr>
        <w:t>.http://www.dh.gov.uk/prod_consum_dh/groups/dh_digitalassets/documents/digitalasset/dh_081054.pdf</w:t>
      </w:r>
    </w:p>
    <w:p w:rsidR="00F82325" w:rsidRPr="00F82325" w:rsidRDefault="00F82325">
      <w:pPr>
        <w:pStyle w:val="NormalWeb"/>
        <w:ind w:left="640" w:hanging="640"/>
        <w:divId w:val="818763781"/>
        <w:rPr>
          <w:rFonts w:ascii="Calibri" w:hAnsi="Calibri"/>
          <w:noProof/>
          <w:sz w:val="22"/>
        </w:rPr>
      </w:pPr>
      <w:r w:rsidRPr="00F82325">
        <w:rPr>
          <w:rFonts w:ascii="Calibri" w:hAnsi="Calibri"/>
          <w:noProof/>
          <w:sz w:val="22"/>
        </w:rPr>
        <w:t xml:space="preserve">31 </w:t>
      </w:r>
      <w:r w:rsidRPr="00F82325">
        <w:rPr>
          <w:rFonts w:ascii="Calibri" w:hAnsi="Calibri"/>
          <w:noProof/>
          <w:sz w:val="22"/>
        </w:rPr>
        <w:tab/>
        <w:t xml:space="preserve">Curtis L. Unit Costs of Health and Social Care 2010. Kent: 2010. </w:t>
      </w:r>
    </w:p>
    <w:p w:rsidR="00834F71" w:rsidRPr="00532F44" w:rsidRDefault="002F05E5" w:rsidP="00F82325">
      <w:pPr>
        <w:pStyle w:val="NormalWeb"/>
        <w:ind w:left="640" w:hanging="640"/>
        <w:divId w:val="192228042"/>
      </w:pPr>
      <w:r>
        <w:fldChar w:fldCharType="end"/>
      </w:r>
      <w:commentRangeEnd w:id="2"/>
      <w:r w:rsidR="008E6143">
        <w:rPr>
          <w:rStyle w:val="CommentReference"/>
          <w:rFonts w:eastAsia="Times New Roman"/>
        </w:rPr>
        <w:commentReference w:id="2"/>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67074D7A" wp14:editId="1E343EAD">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3"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8D3B31">
        <w:rPr>
          <w:noProof/>
          <w:color w:val="auto"/>
        </w:rPr>
        <w:t>1</w:t>
      </w:r>
      <w:r w:rsidR="002F05E5" w:rsidRPr="00532F44">
        <w:rPr>
          <w:noProof/>
          <w:color w:val="auto"/>
        </w:rPr>
        <w:fldChar w:fldCharType="end"/>
      </w:r>
      <w:bookmarkEnd w:id="3"/>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FF7CB5">
        <w:rPr>
          <w:noProof/>
          <w:color w:val="auto"/>
        </w:rPr>
        <w:t>1</w:t>
      </w:r>
      <w:r w:rsidR="002F05E5" w:rsidRPr="00532F44">
        <w:rPr>
          <w:noProof/>
          <w:color w:val="auto"/>
        </w:rPr>
        <w:fldChar w:fldCharType="end"/>
      </w:r>
      <w:bookmarkEnd w:id="4"/>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F82325">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2F05E5" w:rsidRPr="00532F44">
              <w:fldChar w:fldCharType="separate"/>
            </w:r>
            <w:r w:rsidR="00354D59" w:rsidRPr="00354D59">
              <w:rPr>
                <w:noProof/>
              </w:rPr>
              <w:t>[17]</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F8232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F82325">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F82325">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8]" }, "properties" : { "noteIndex" : 0 }, "schema" : "https://github.com/citation-style-language/schema/raw/master/csl-citation.json" }</w:instrText>
            </w:r>
            <w:r w:rsidR="002F05E5" w:rsidRPr="00532F44">
              <w:fldChar w:fldCharType="separate"/>
            </w:r>
            <w:r w:rsidR="00354D59" w:rsidRPr="00354D59">
              <w:rPr>
                <w:noProof/>
              </w:rPr>
              <w:t>[18]</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F82325">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9]" }, "properties" : { "noteIndex" : 0 }, "schema" : "https://github.com/citation-style-language/schema/raw/master/csl-citation.json" }</w:instrText>
            </w:r>
            <w:r w:rsidR="002F05E5" w:rsidRPr="00532F44">
              <w:fldChar w:fldCharType="separate"/>
            </w:r>
            <w:r w:rsidR="00354D59" w:rsidRPr="00354D59">
              <w:rPr>
                <w:noProof/>
              </w:rPr>
              <w:t>[19]</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F82325">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002F05E5" w:rsidRPr="00532F44">
              <w:fldChar w:fldCharType="separate"/>
            </w:r>
            <w:r w:rsidR="00354D59" w:rsidRPr="00354D59">
              <w:rPr>
                <w:noProof/>
              </w:rPr>
              <w:t>[20]</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F8232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F82325">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532F44" w:rsidRDefault="00F82325" w:rsidP="00920A0B">
            <w:pPr>
              <w:jc w:val="left"/>
            </w:pPr>
            <w:r w:rsidRPr="00532F44">
              <w:t>RR of warfarin compared with placebo</w:t>
            </w:r>
          </w:p>
        </w:tc>
        <w:tc>
          <w:tcPr>
            <w:tcW w:w="3969" w:type="dxa"/>
          </w:tcPr>
          <w:p w:rsidR="00ED28B9" w:rsidRPr="00532F44" w:rsidRDefault="00F82325" w:rsidP="00F82325">
            <w:r w:rsidRPr="00532F44">
              <w:t xml:space="preserve">Lip et al 2006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t>Annual major bleeding risk for patients receiving warfarin</w:t>
            </w:r>
          </w:p>
        </w:tc>
        <w:tc>
          <w:tcPr>
            <w:tcW w:w="4299" w:type="dxa"/>
          </w:tcPr>
          <w:p w:rsidR="00F82325" w:rsidRPr="00532F44" w:rsidRDefault="00F82325" w:rsidP="00FF7CB5">
            <w:pPr>
              <w:jc w:val="left"/>
            </w:pPr>
            <w:r w:rsidRPr="00532F44">
              <w:t>St</w:t>
            </w:r>
            <w:r>
              <w:t>r</w:t>
            </w:r>
            <w:r w:rsidRPr="00532F44">
              <w:t>atified by age. Credible interval calculated using simulation approach</w:t>
            </w:r>
          </w:p>
        </w:tc>
        <w:tc>
          <w:tcPr>
            <w:tcW w:w="3969" w:type="dxa"/>
          </w:tcPr>
          <w:p w:rsidR="00F82325" w:rsidRPr="00532F44" w:rsidRDefault="00F82325" w:rsidP="00FF7CB5">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Pr="00532F44">
              <w:fldChar w:fldCharType="separate"/>
            </w:r>
            <w:r w:rsidRPr="00354D59">
              <w:rPr>
                <w:noProof/>
              </w:rPr>
              <w:t>[12]</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Relative risk (RR) of stroke in patients receiving </w:t>
            </w:r>
            <w:proofErr w:type="spellStart"/>
            <w:r>
              <w:t>rivaroxaban</w:t>
            </w:r>
            <w:proofErr w:type="spellEnd"/>
          </w:p>
        </w:tc>
        <w:tc>
          <w:tcPr>
            <w:tcW w:w="4299" w:type="dxa"/>
          </w:tcPr>
          <w:p w:rsidR="00F82325" w:rsidRPr="00532F44" w:rsidRDefault="00F82325" w:rsidP="00FF7CB5">
            <w:pPr>
              <w:jc w:val="left"/>
            </w:pPr>
            <w:r w:rsidRPr="00532F44">
              <w:t>Indirect comparison simulation approach</w:t>
            </w:r>
          </w:p>
        </w:tc>
        <w:tc>
          <w:tcPr>
            <w:tcW w:w="3969" w:type="dxa"/>
          </w:tcPr>
          <w:p w:rsidR="00F82325" w:rsidRPr="00532F44" w:rsidRDefault="00F82325" w:rsidP="00F82325">
            <w:r w:rsidRPr="00532F44">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p w:rsidR="00F82325" w:rsidRDefault="00F82325" w:rsidP="00FF7CB5"/>
          <w:p w:rsidR="00F82325" w:rsidRPr="00532F44" w:rsidRDefault="00F82325" w:rsidP="00FF7CB5">
            <w:r>
              <w:t xml:space="preserve">Patel et al 2011 for RR of </w:t>
            </w:r>
            <w:proofErr w:type="spellStart"/>
            <w:r>
              <w:t>rivaroxaban</w:t>
            </w:r>
            <w:proofErr w:type="spellEnd"/>
            <w:r>
              <w:t xml:space="preserve"> compared with warfarin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1]" }, "properties" : { "noteIndex" : 0 }, "schema" : "https://github.com/citation-style-language/schema/raw/master/csl-citation.json" }</w:instrText>
            </w:r>
            <w:r>
              <w:fldChar w:fldCharType="separate"/>
            </w:r>
            <w:r w:rsidRPr="00F82325">
              <w:rPr>
                <w:noProof/>
              </w:rPr>
              <w:t>[21]</w:t>
            </w:r>
            <w:r>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Annual major bleeding risk for patients receiving </w:t>
            </w:r>
            <w:proofErr w:type="spellStart"/>
            <w:r>
              <w:t>rivaroxaban</w:t>
            </w:r>
            <w:proofErr w:type="spellEnd"/>
          </w:p>
        </w:tc>
        <w:tc>
          <w:tcPr>
            <w:tcW w:w="4299" w:type="dxa"/>
          </w:tcPr>
          <w:p w:rsidR="00F82325" w:rsidRPr="00532F44" w:rsidRDefault="00F82325" w:rsidP="00FF7CB5">
            <w:pPr>
              <w:jc w:val="left"/>
            </w:pPr>
          </w:p>
        </w:tc>
        <w:tc>
          <w:tcPr>
            <w:tcW w:w="3969" w:type="dxa"/>
          </w:tcPr>
          <w:p w:rsidR="00F82325" w:rsidRPr="00532F44" w:rsidRDefault="00F82325" w:rsidP="00FF7CB5">
            <w:r>
              <w:t>Patel et al 2011</w:t>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stroke</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r w:rsidRPr="00532F44">
              <w:t xml:space="preserve"> </w:t>
            </w:r>
          </w:p>
        </w:tc>
      </w:tr>
      <w:tr w:rsidR="00F82325" w:rsidRPr="00532F44" w:rsidTr="003225C4">
        <w:trPr>
          <w:divId w:val="1548566716"/>
          <w:trHeight w:val="10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a major bleeding event</w:t>
            </w:r>
          </w:p>
        </w:tc>
        <w:tc>
          <w:tcPr>
            <w:tcW w:w="4299" w:type="dxa"/>
          </w:tcPr>
          <w:p w:rsidR="00F82325" w:rsidRPr="00532F44" w:rsidRDefault="00F82325" w:rsidP="00920A0B">
            <w:pPr>
              <w:jc w:val="left"/>
            </w:pPr>
            <w:r w:rsidRPr="00532F44">
              <w:t>Previous estimates</w:t>
            </w:r>
          </w:p>
        </w:tc>
        <w:tc>
          <w:tcPr>
            <w:tcW w:w="3969" w:type="dxa"/>
          </w:tcPr>
          <w:p w:rsidR="00F82325" w:rsidRPr="00532F44" w:rsidRDefault="00F82325" w:rsidP="00920A0B">
            <w:r w:rsidRPr="00532F44">
              <w:t xml:space="preserve"> Simpson et al 2010 </w:t>
            </w:r>
            <w:r w:rsidRPr="00532F44">
              <w:fldChar w:fldCharType="begin" w:fldLock="1"/>
            </w:r>
            <w:r>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3]" }, "properties" : { "noteIndex" : 0 }, "schema" : "https://github.com/citation-style-language/schema/raw/master/csl-citation.json" }</w:instrText>
            </w:r>
            <w:r w:rsidRPr="00532F44">
              <w:fldChar w:fldCharType="separate"/>
            </w:r>
            <w:r w:rsidRPr="00F82325">
              <w:rPr>
                <w:noProof/>
              </w:rPr>
              <w:t>[23]</w:t>
            </w:r>
            <w:r w:rsidRPr="00532F44">
              <w:fldChar w:fldCharType="end"/>
            </w:r>
          </w:p>
        </w:tc>
      </w:tr>
      <w:tr w:rsidR="00F82325" w:rsidRPr="00532F44" w:rsidTr="003225C4">
        <w:trPr>
          <w:divId w:val="1548566716"/>
          <w:trHeight w:val="612"/>
        </w:trPr>
        <w:tc>
          <w:tcPr>
            <w:tcW w:w="1951" w:type="dxa"/>
            <w:vMerge w:val="restart"/>
          </w:tcPr>
          <w:p w:rsidR="00F82325" w:rsidRPr="00532F44" w:rsidRDefault="00F82325" w:rsidP="00920A0B">
            <w:pPr>
              <w:rPr>
                <w:b/>
              </w:rPr>
            </w:pPr>
            <w:r w:rsidRPr="00532F44">
              <w:rPr>
                <w:b/>
              </w:rPr>
              <w:t>Utilities</w:t>
            </w:r>
          </w:p>
        </w:tc>
        <w:tc>
          <w:tcPr>
            <w:tcW w:w="3497" w:type="dxa"/>
          </w:tcPr>
          <w:p w:rsidR="00F82325" w:rsidRPr="00532F44" w:rsidRDefault="00F82325" w:rsidP="00920A0B">
            <w:r w:rsidRPr="00532F44">
              <w:t>Baseline utilities by age and gender</w:t>
            </w:r>
          </w:p>
        </w:tc>
        <w:tc>
          <w:tcPr>
            <w:tcW w:w="4299" w:type="dxa"/>
          </w:tcPr>
          <w:p w:rsidR="00F82325" w:rsidRPr="00532F44" w:rsidRDefault="00F82325" w:rsidP="00920A0B">
            <w:r w:rsidRPr="00532F44">
              <w:t>Regression based approach</w:t>
            </w:r>
          </w:p>
        </w:tc>
        <w:tc>
          <w:tcPr>
            <w:tcW w:w="3969" w:type="dxa"/>
          </w:tcPr>
          <w:p w:rsidR="00F82325" w:rsidRPr="00532F44" w:rsidRDefault="00F82325" w:rsidP="00920A0B">
            <w:proofErr w:type="spellStart"/>
            <w:r w:rsidRPr="00532F44">
              <w:t>Ara</w:t>
            </w:r>
            <w:proofErr w:type="spellEnd"/>
            <w:r w:rsidRPr="00532F44">
              <w:t xml:space="preserve"> et al 2010 </w:t>
            </w:r>
            <w:r w:rsidRPr="00532F44">
              <w:fldChar w:fldCharType="begin" w:fldLock="1"/>
            </w:r>
            <w: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4]" }, "properties" : { "noteIndex" : 0 }, "schema" : "https://github.com/citation-style-language/schema/raw/master/csl-citation.json" }</w:instrText>
            </w:r>
            <w:r w:rsidRPr="00532F44">
              <w:fldChar w:fldCharType="separate"/>
            </w:r>
            <w:r w:rsidRPr="00F82325">
              <w:rPr>
                <w:noProof/>
              </w:rPr>
              <w:t>[24]</w:t>
            </w:r>
            <w:r w:rsidRPr="00532F44">
              <w:fldChar w:fldCharType="end"/>
            </w:r>
          </w:p>
          <w:p w:rsidR="00F82325" w:rsidRPr="00532F44" w:rsidRDefault="00F82325" w:rsidP="00920A0B"/>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Utility multiplier following stroke, utility multiplier following major non-fatal intracranial bleed</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920A0B">
            <w:r w:rsidRPr="00532F44">
              <w:t xml:space="preserve">Method described in report results published in </w:t>
            </w:r>
          </w:p>
          <w:p w:rsidR="00F82325" w:rsidRPr="00532F44" w:rsidRDefault="00F82325" w:rsidP="00920A0B">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p>
        </w:tc>
      </w:tr>
      <w:tr w:rsidR="00F82325" w:rsidRPr="00532F44" w:rsidTr="003225C4">
        <w:trPr>
          <w:divId w:val="1548566716"/>
          <w:trHeight w:val="304"/>
        </w:trPr>
        <w:tc>
          <w:tcPr>
            <w:tcW w:w="1951" w:type="dxa"/>
            <w:vMerge w:val="restart"/>
          </w:tcPr>
          <w:p w:rsidR="00F82325" w:rsidRPr="00532F44" w:rsidRDefault="00F82325" w:rsidP="00920A0B">
            <w:pPr>
              <w:rPr>
                <w:b/>
              </w:rPr>
            </w:pPr>
            <w:r w:rsidRPr="00532F44">
              <w:rPr>
                <w:b/>
              </w:rPr>
              <w:t>Costs</w:t>
            </w:r>
          </w:p>
        </w:tc>
        <w:tc>
          <w:tcPr>
            <w:tcW w:w="3497" w:type="dxa"/>
          </w:tcPr>
          <w:p w:rsidR="00F82325" w:rsidRPr="00532F44" w:rsidRDefault="00F82325" w:rsidP="00920A0B">
            <w:r w:rsidRPr="00532F44">
              <w:t xml:space="preserve">Annual cost of </w:t>
            </w:r>
            <w:proofErr w:type="spellStart"/>
            <w:r w:rsidRPr="00532F44">
              <w:t>dabigatran</w:t>
            </w:r>
            <w:proofErr w:type="spellEnd"/>
          </w:p>
        </w:tc>
        <w:tc>
          <w:tcPr>
            <w:tcW w:w="4299" w:type="dxa"/>
          </w:tcPr>
          <w:p w:rsidR="00F82325" w:rsidRPr="00532F44" w:rsidRDefault="00F82325" w:rsidP="00621BC9">
            <w:r w:rsidRPr="00532F44">
              <w:t>£</w:t>
            </w:r>
            <w:r>
              <w:t>920</w:t>
            </w:r>
            <w:r w:rsidRPr="00532F44">
              <w:t>.</w:t>
            </w:r>
            <w:r>
              <w:t>43</w:t>
            </w:r>
          </w:p>
        </w:tc>
        <w:tc>
          <w:tcPr>
            <w:tcW w:w="3969" w:type="dxa"/>
          </w:tcPr>
          <w:p w:rsidR="00F82325" w:rsidRPr="00532F44" w:rsidRDefault="00F82325" w:rsidP="003225C4">
            <w:r w:rsidRPr="00532F44">
              <w:t xml:space="preserve">NICE FAD, 2011   </w:t>
            </w:r>
            <w:r w:rsidRPr="00532F44">
              <w:fldChar w:fldCharType="begin" w:fldLock="1"/>
            </w:r>
            <w:r>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5]" }, "properties" : { "noteIndex" : 0 }, "schema" : "https://github.com/citation-style-language/schema/raw/master/csl-citation.json" }</w:instrText>
            </w:r>
            <w:r w:rsidRPr="00532F44">
              <w:fldChar w:fldCharType="separate"/>
            </w:r>
            <w:r w:rsidRPr="00F82325">
              <w:rPr>
                <w:noProof/>
              </w:rPr>
              <w:t>[25]</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t xml:space="preserve">Annual cost of </w:t>
            </w:r>
            <w:proofErr w:type="spellStart"/>
            <w:r>
              <w:t>rivaroxaban</w:t>
            </w:r>
            <w:proofErr w:type="spellEnd"/>
          </w:p>
        </w:tc>
        <w:tc>
          <w:tcPr>
            <w:tcW w:w="4299" w:type="dxa"/>
          </w:tcPr>
          <w:p w:rsidR="00F82325" w:rsidRPr="00532F44" w:rsidRDefault="00F82325" w:rsidP="00920A0B">
            <w:r>
              <w:t>£767</w:t>
            </w:r>
          </w:p>
        </w:tc>
        <w:tc>
          <w:tcPr>
            <w:tcW w:w="3969" w:type="dxa"/>
          </w:tcPr>
          <w:p w:rsidR="00F82325" w:rsidRPr="00532F44" w:rsidRDefault="00F82325" w:rsidP="003225C4">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6]" }, "properties" : { "noteIndex" : 0 }, "schema" : "https://github.com/citation-style-language/schema/raw/master/csl-citation.json" }</w:instrText>
            </w:r>
            <w:r>
              <w:fldChar w:fldCharType="separate"/>
            </w:r>
            <w:r w:rsidRPr="00F82325">
              <w:rPr>
                <w:noProof/>
              </w:rPr>
              <w:t>[26]</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Default="00F82325" w:rsidP="00920A0B">
            <w:r>
              <w:t>Annual cost of warfarin</w:t>
            </w:r>
          </w:p>
        </w:tc>
        <w:tc>
          <w:tcPr>
            <w:tcW w:w="4299" w:type="dxa"/>
          </w:tcPr>
          <w:p w:rsidR="00F82325" w:rsidRDefault="00F82325" w:rsidP="00920A0B">
            <w:r>
              <w:t>£252 to £259 including monitoring costs</w:t>
            </w:r>
          </w:p>
        </w:tc>
        <w:tc>
          <w:tcPr>
            <w:tcW w:w="3969" w:type="dxa"/>
          </w:tcPr>
          <w:p w:rsidR="00F82325" w:rsidRPr="00532F44" w:rsidRDefault="00F82325" w:rsidP="003225C4">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7]" }, "properties" : { "noteIndex" : 0 }, "schema" : "https://github.com/citation-style-language/schema/raw/master/csl-citation.json" }</w:instrText>
            </w:r>
            <w:r>
              <w:fldChar w:fldCharType="separate"/>
            </w:r>
            <w:r w:rsidRPr="00F82325">
              <w:rPr>
                <w:noProof/>
              </w:rPr>
              <w:t>[27]</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621BC9" w:rsidRDefault="00F82325" w:rsidP="00B13ECE">
            <w:r w:rsidRPr="00621BC9">
              <w:t>Cost of TTE</w:t>
            </w:r>
          </w:p>
        </w:tc>
        <w:tc>
          <w:tcPr>
            <w:tcW w:w="4299" w:type="dxa"/>
          </w:tcPr>
          <w:p w:rsidR="00F82325" w:rsidRPr="00532F44" w:rsidRDefault="00F82325" w:rsidP="00B13ECE">
            <w:r w:rsidRPr="00532F44">
              <w:t>£66</w:t>
            </w:r>
          </w:p>
        </w:tc>
        <w:tc>
          <w:tcPr>
            <w:tcW w:w="3969" w:type="dxa"/>
          </w:tcPr>
          <w:p w:rsidR="00F82325" w:rsidRPr="00532F44" w:rsidRDefault="00F82325" w:rsidP="00B13ECE">
            <w:r w:rsidRPr="00532F44">
              <w:t xml:space="preserve">NHS Reference Costs </w:t>
            </w:r>
            <w:r>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fldChar w:fldCharType="separate"/>
            </w:r>
            <w:r w:rsidRPr="00F82325">
              <w:rPr>
                <w:noProof/>
              </w:rPr>
              <w:t>[28]</w:t>
            </w:r>
            <w:r>
              <w:fldChar w:fldCharType="end"/>
            </w:r>
          </w:p>
        </w:tc>
      </w:tr>
      <w:tr w:rsidR="00F82325" w:rsidRPr="00532F44" w:rsidTr="003225C4">
        <w:trPr>
          <w:divId w:val="1548566716"/>
          <w:trHeight w:val="399"/>
        </w:trPr>
        <w:tc>
          <w:tcPr>
            <w:tcW w:w="1951" w:type="dxa"/>
            <w:vMerge/>
          </w:tcPr>
          <w:p w:rsidR="00F82325" w:rsidRPr="00532F44" w:rsidRDefault="00F82325" w:rsidP="00920A0B"/>
        </w:tc>
        <w:tc>
          <w:tcPr>
            <w:tcW w:w="3497" w:type="dxa"/>
          </w:tcPr>
          <w:p w:rsidR="00F82325" w:rsidRPr="00532F44" w:rsidRDefault="00F82325" w:rsidP="00920A0B">
            <w:r w:rsidRPr="00532F44">
              <w:t>Cost of death due to stroke</w:t>
            </w:r>
          </w:p>
        </w:tc>
        <w:tc>
          <w:tcPr>
            <w:tcW w:w="4299" w:type="dxa"/>
          </w:tcPr>
          <w:p w:rsidR="00F82325" w:rsidRPr="00532F44" w:rsidRDefault="00F82325" w:rsidP="00920A0B">
            <w:r w:rsidRPr="00532F44">
              <w:t xml:space="preserve">£7,019 (95% </w:t>
            </w:r>
            <w:proofErr w:type="spellStart"/>
            <w:r w:rsidRPr="00532F44">
              <w:t>CrI</w:t>
            </w:r>
            <w:proofErr w:type="spellEnd"/>
            <w:r w:rsidRPr="00532F44">
              <w:t xml:space="preserve"> £6,975 to £7,064)</w:t>
            </w:r>
          </w:p>
        </w:tc>
        <w:tc>
          <w:tcPr>
            <w:tcW w:w="3969" w:type="dxa"/>
          </w:tcPr>
          <w:p w:rsidR="00F82325" w:rsidRPr="00532F44" w:rsidRDefault="00F82325" w:rsidP="003225C4">
            <w:proofErr w:type="spellStart"/>
            <w:r w:rsidRPr="00532F44">
              <w:t>Sandercock</w:t>
            </w:r>
            <w:proofErr w:type="spellEnd"/>
            <w:r w:rsidRPr="00532F44">
              <w:t xml:space="preserve"> et al 2002 </w:t>
            </w:r>
            <w:r w:rsidRPr="00532F44">
              <w:fldChar w:fldCharType="begin" w:fldLock="1"/>
            </w:r>
            <w:r>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F82325">
              <w:rPr>
                <w:noProof/>
              </w:rPr>
              <w:t>[29]</w:t>
            </w:r>
            <w:r w:rsidRPr="00532F44">
              <w:fldChar w:fldCharType="end"/>
            </w:r>
          </w:p>
        </w:tc>
      </w:tr>
      <w:tr w:rsidR="00F82325" w:rsidRPr="00532F44" w:rsidTr="003225C4">
        <w:trPr>
          <w:divId w:val="1548566716"/>
          <w:trHeight w:val="1128"/>
        </w:trPr>
        <w:tc>
          <w:tcPr>
            <w:tcW w:w="1951" w:type="dxa"/>
            <w:vMerge/>
          </w:tcPr>
          <w:p w:rsidR="00F82325" w:rsidRPr="00532F44" w:rsidRDefault="00F82325" w:rsidP="00920A0B"/>
        </w:tc>
        <w:tc>
          <w:tcPr>
            <w:tcW w:w="3497" w:type="dxa"/>
          </w:tcPr>
          <w:p w:rsidR="00F82325" w:rsidRPr="00532F44" w:rsidRDefault="00F82325" w:rsidP="00920A0B">
            <w:r w:rsidRPr="00532F44">
              <w:t>Costs in stroke survivors</w:t>
            </w:r>
          </w:p>
        </w:tc>
        <w:tc>
          <w:tcPr>
            <w:tcW w:w="4299" w:type="dxa"/>
          </w:tcPr>
          <w:p w:rsidR="00F82325" w:rsidRPr="00532F44" w:rsidRDefault="00F82325" w:rsidP="00920A0B">
            <w:r w:rsidRPr="00532F44">
              <w:t>Various. Differing according to dependent and independent states. Subdivided into ongoing and continuing costs</w:t>
            </w:r>
          </w:p>
        </w:tc>
        <w:tc>
          <w:tcPr>
            <w:tcW w:w="3969" w:type="dxa"/>
          </w:tcPr>
          <w:p w:rsidR="00F82325" w:rsidRPr="00532F44" w:rsidRDefault="00F82325" w:rsidP="00920A0B">
            <w:r w:rsidRPr="00532F44">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r w:rsidRPr="00532F44">
              <w:t xml:space="preserve">NHS Stroke Strategy Impact Assessment  </w:t>
            </w:r>
            <w:r w:rsidRPr="00532F44">
              <w:fldChar w:fldCharType="begin" w:fldLock="1"/>
            </w:r>
            <w:r>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F82325">
              <w:rPr>
                <w:noProof/>
              </w:rPr>
              <w:t>[30]</w:t>
            </w:r>
            <w:r w:rsidRPr="00532F44">
              <w:fldChar w:fldCharType="end"/>
            </w:r>
          </w:p>
          <w:p w:rsidR="00F82325" w:rsidRPr="00532F44" w:rsidRDefault="00F82325" w:rsidP="003225C4">
            <w:r w:rsidRPr="00532F44">
              <w:t xml:space="preserve">Unit Costs of Health and Social Care 2010 </w:t>
            </w:r>
            <w:r w:rsidRPr="00532F44">
              <w:fldChar w:fldCharType="begin" w:fldLock="1"/>
            </w:r>
            <w:r>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F82325">
              <w:rPr>
                <w:noProof/>
              </w:rPr>
              <w:t>[31]</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rsidRPr="00532F44">
              <w:t>Costs of fatal bleed</w:t>
            </w:r>
          </w:p>
        </w:tc>
        <w:tc>
          <w:tcPr>
            <w:tcW w:w="8268" w:type="dxa"/>
            <w:gridSpan w:val="2"/>
          </w:tcPr>
          <w:p w:rsidR="00F82325" w:rsidRPr="00532F44" w:rsidRDefault="00F82325" w:rsidP="00920A0B">
            <w:r w:rsidRPr="00532F44">
              <w:t>Assumed identical to costs of death due to stroke</w:t>
            </w:r>
          </w:p>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Costs of nonfatal bleed</w:t>
            </w:r>
          </w:p>
        </w:tc>
        <w:tc>
          <w:tcPr>
            <w:tcW w:w="4299" w:type="dxa"/>
          </w:tcPr>
          <w:p w:rsidR="00F82325" w:rsidRPr="00532F44" w:rsidRDefault="00F82325" w:rsidP="00920A0B">
            <w:r w:rsidRPr="00532F44">
              <w:t>Various</w:t>
            </w:r>
          </w:p>
          <w:p w:rsidR="00F82325" w:rsidRPr="00532F44" w:rsidRDefault="00F82325" w:rsidP="00920A0B">
            <w:pPr>
              <w:jc w:val="left"/>
            </w:pPr>
            <w:r w:rsidRPr="00532F44">
              <w:lastRenderedPageBreak/>
              <w:t>Depends on whether bleed is gastrointestinal or intracranial. If intracranial, depends on severity of resulting disability</w:t>
            </w:r>
          </w:p>
        </w:tc>
        <w:tc>
          <w:tcPr>
            <w:tcW w:w="3969" w:type="dxa"/>
          </w:tcPr>
          <w:p w:rsidR="00F82325" w:rsidRPr="00532F44" w:rsidRDefault="00F82325" w:rsidP="00920A0B">
            <w:pPr>
              <w:keepNext/>
            </w:pPr>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pPr>
              <w:keepNext/>
            </w:pPr>
          </w:p>
        </w:tc>
      </w:tr>
    </w:tbl>
    <w:p w:rsidR="00834F71" w:rsidRPr="00532F44" w:rsidRDefault="00834F71" w:rsidP="00834F71">
      <w:pPr>
        <w:pStyle w:val="Caption"/>
        <w:divId w:val="1548566716"/>
        <w:rPr>
          <w:color w:val="auto"/>
        </w:rPr>
      </w:pPr>
      <w:bookmarkStart w:id="5"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8D3B31">
        <w:rPr>
          <w:noProof/>
          <w:color w:val="auto"/>
        </w:rPr>
        <w:t>2</w:t>
      </w:r>
      <w:r w:rsidR="002F05E5" w:rsidRPr="00532F44">
        <w:rPr>
          <w:noProof/>
          <w:color w:val="auto"/>
        </w:rPr>
        <w:fldChar w:fldCharType="end"/>
      </w:r>
      <w:bookmarkEnd w:id="5"/>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6C3CB6" w:rsidP="0055657D">
            <w:pPr>
              <w:ind w:left="29" w:right="113"/>
              <w:rPr>
                <w:rFonts w:ascii="Times New Roman" w:eastAsia="Times New Roman" w:hAnsi="Times New Roman"/>
              </w:rPr>
            </w:pPr>
            <w:r>
              <w:rPr>
                <w:rFonts w:ascii="Times New Roman" w:eastAsia="Times New Roman" w:hAnsi="Times New Roman"/>
              </w:rPr>
              <w:t>warfarin</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6C3CB6" w:rsidP="0055657D">
            <w:pPr>
              <w:spacing w:line="276" w:lineRule="auto"/>
              <w:ind w:left="113" w:right="113"/>
              <w:jc w:val="left"/>
              <w:rPr>
                <w:rFonts w:ascii="Times New Roman" w:eastAsia="Times New Roman" w:hAnsi="Times New Roman"/>
              </w:rPr>
            </w:pPr>
            <w:proofErr w:type="spellStart"/>
            <w:r>
              <w:rPr>
                <w:rFonts w:ascii="Times New Roman" w:eastAsia="Times New Roman" w:hAnsi="Times New Roman"/>
              </w:rPr>
              <w:t>rivaraxoaban</w:t>
            </w:r>
            <w:proofErr w:type="spellEnd"/>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28.861</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1.5</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3</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87.2</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117</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23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010</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075</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28.963</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0.5</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87.6</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108</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21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014</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113</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w:t>
            </w:r>
            <w:proofErr w:type="spellStart"/>
            <w:r w:rsidRPr="00532F44">
              <w:t>haemorrhage</w:t>
            </w:r>
            <w:proofErr w:type="spellEnd"/>
            <w:r w:rsidRPr="00532F44">
              <w:t xml:space="preserve">;  NICH = Non- intracranial </w:t>
            </w:r>
            <w:proofErr w:type="spellStart"/>
            <w:r w:rsidRPr="00532F44">
              <w:t>haemorrhage</w:t>
            </w:r>
            <w:proofErr w:type="spellEnd"/>
            <w:r w:rsidRPr="00532F44">
              <w:t xml:space="preserve"> </w:t>
            </w:r>
          </w:p>
        </w:tc>
      </w:tr>
    </w:tbl>
    <w:p w:rsidR="00834F71" w:rsidRPr="00532F44" w:rsidRDefault="00834F71" w:rsidP="00834F71">
      <w:pPr>
        <w:pStyle w:val="Caption"/>
        <w:divId w:val="1548566716"/>
        <w:rPr>
          <w:color w:val="auto"/>
        </w:rPr>
      </w:pPr>
      <w:bookmarkStart w:id="6" w:name="_Ref321238070"/>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FF7CB5">
        <w:rPr>
          <w:noProof/>
          <w:color w:val="auto"/>
        </w:rPr>
        <w:t>3</w:t>
      </w:r>
      <w:r w:rsidR="002F05E5" w:rsidRPr="00532F44">
        <w:rPr>
          <w:noProof/>
          <w:color w:val="auto"/>
        </w:rPr>
        <w:fldChar w:fldCharType="end"/>
      </w:r>
      <w:bookmarkEnd w:id="6"/>
      <w:r w:rsidRPr="00532F44">
        <w:rPr>
          <w:color w:val="auto"/>
        </w:rPr>
        <w:t xml:space="preserve"> Simulated patient experience: </w:t>
      </w:r>
      <w:r w:rsidR="006C3CB6">
        <w:rPr>
          <w:color w:val="auto"/>
        </w:rPr>
        <w:t xml:space="preserve">fifty year old males </w:t>
      </w:r>
      <w:r w:rsidRPr="00532F44">
        <w:rPr>
          <w:color w:val="auto"/>
        </w:rPr>
        <w:t xml:space="preserve">with a </w:t>
      </w:r>
      <w:r w:rsidR="006C3CB6">
        <w:rPr>
          <w:color w:val="auto"/>
        </w:rPr>
        <w:t>CHADS</w:t>
      </w:r>
      <w:r w:rsidR="006C3CB6" w:rsidRPr="006C3CB6">
        <w:rPr>
          <w:color w:val="auto"/>
          <w:vertAlign w:val="subscript"/>
        </w:rPr>
        <w:t>2</w:t>
      </w:r>
      <w:r w:rsidR="006C3CB6">
        <w:rPr>
          <w:color w:val="auto"/>
        </w:rPr>
        <w:t xml:space="preserve"> score of zero, where the OAC prescribed is either a) warfarin, or b) </w:t>
      </w:r>
      <w:proofErr w:type="spellStart"/>
      <w:r w:rsidR="006C3CB6">
        <w:rPr>
          <w:color w:val="auto"/>
        </w:rPr>
        <w:t>rivaroxaban</w:t>
      </w:r>
      <w:proofErr w:type="spellEnd"/>
      <w:r w:rsidR="006C3CB6">
        <w:rPr>
          <w:color w:val="auto"/>
        </w:rPr>
        <w:t xml:space="preserve"> </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7" w:name="_Ref335131627"/>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8D3B31">
        <w:rPr>
          <w:noProof/>
          <w:color w:val="auto"/>
        </w:rPr>
        <w:t>4</w:t>
      </w:r>
      <w:r w:rsidR="002F05E5" w:rsidRPr="00532F44">
        <w:rPr>
          <w:color w:val="auto"/>
        </w:rPr>
        <w:fldChar w:fldCharType="end"/>
      </w:r>
      <w:bookmarkEnd w:id="7"/>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FF7CB5" w:rsidRDefault="00FF7CB5" w:rsidP="00273A34">
      <w:pPr>
        <w:pStyle w:val="Caption"/>
        <w:divId w:val="1548566716"/>
        <w:rPr>
          <w:color w:val="auto"/>
        </w:rPr>
      </w:pPr>
      <w:bookmarkStart w:id="8" w:name="_Ref335131630"/>
    </w:p>
    <w:p w:rsidR="00FF7CB5" w:rsidRDefault="00FF7CB5" w:rsidP="00FF7CB5">
      <w:pPr>
        <w:rPr>
          <w:sz w:val="18"/>
          <w:szCs w:val="18"/>
          <w:lang w:val="en-GB"/>
        </w:rPr>
      </w:pPr>
      <w:r>
        <w:br w:type="page"/>
      </w:r>
    </w:p>
    <w:p w:rsidR="00273A34" w:rsidRPr="00532F44" w:rsidRDefault="00273A34" w:rsidP="00273A34">
      <w:pPr>
        <w:pStyle w:val="Caption"/>
        <w:divId w:val="1548566716"/>
        <w:rPr>
          <w:color w:val="auto"/>
        </w:rPr>
      </w:pPr>
      <w:bookmarkStart w:id="9" w:name="_Ref342550261"/>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8D3B31">
        <w:rPr>
          <w:noProof/>
          <w:color w:val="auto"/>
        </w:rPr>
        <w:t>5</w:t>
      </w:r>
      <w:r w:rsidR="002F05E5" w:rsidRPr="00532F44">
        <w:rPr>
          <w:color w:val="auto"/>
        </w:rPr>
        <w:fldChar w:fldCharType="end"/>
      </w:r>
      <w:bookmarkEnd w:id="8"/>
      <w:bookmarkEnd w:id="9"/>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w:t>
      </w:r>
      <w:r w:rsidR="00FF7CB5">
        <w:rPr>
          <w:color w:val="auto"/>
        </w:rPr>
        <w:t>zero</w:t>
      </w:r>
      <w:r w:rsidRPr="00532F44">
        <w:rPr>
          <w:color w:val="auto"/>
        </w:rPr>
        <w:t>(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527"/>
        </w:trPr>
        <w:tc>
          <w:tcPr>
            <w:tcW w:w="7087" w:type="dxa"/>
          </w:tcPr>
          <w:p w:rsidR="004A0CFF" w:rsidRPr="00532F44" w:rsidRDefault="00620AA2" w:rsidP="00920A0B">
            <w:r>
              <w:rPr>
                <w:noProof/>
                <w:lang w:val="en-GB" w:eastAsia="en-GB"/>
              </w:rPr>
              <w:drawing>
                <wp:inline distT="0" distB="0" distL="0" distR="0">
                  <wp:extent cx="2838893" cy="2838893"/>
                  <wp:effectExtent l="0" t="0" r="0" b="0"/>
                  <wp:docPr id="51" name="Picture 51" descr="X:\Echo AF\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 AF\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8856" cy="2838856"/>
                          </a:xfrm>
                          <a:prstGeom prst="rect">
                            <a:avLst/>
                          </a:prstGeom>
                          <a:noFill/>
                          <a:ln>
                            <a:noFill/>
                          </a:ln>
                        </pic:spPr>
                      </pic:pic>
                    </a:graphicData>
                  </a:graphic>
                </wp:inline>
              </w:drawing>
            </w:r>
          </w:p>
        </w:tc>
        <w:tc>
          <w:tcPr>
            <w:tcW w:w="7087" w:type="dxa"/>
          </w:tcPr>
          <w:p w:rsidR="004A0CFF" w:rsidRPr="00532F44" w:rsidRDefault="00620AA2" w:rsidP="00920A0B">
            <w:r>
              <w:rPr>
                <w:noProof/>
                <w:lang w:val="en-GB" w:eastAsia="en-GB"/>
              </w:rPr>
              <w:drawing>
                <wp:inline distT="0" distB="0" distL="0" distR="0">
                  <wp:extent cx="2913321" cy="2913321"/>
                  <wp:effectExtent l="0" t="0" r="0" b="0"/>
                  <wp:docPr id="52" name="Picture 52" descr="X:\Echo AF\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 AF\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3284" cy="291328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620AA2">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620AA2">
              <w:trPr>
                <w:trHeight w:val="223"/>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7</w:t>
                  </w:r>
                  <w:r w:rsidRPr="00532F44">
                    <w:rPr>
                      <w:rFonts w:ascii="Calibri" w:eastAsia="Times New Roman" w:hAnsi="Calibri" w:cs="Calibri"/>
                      <w:lang w:eastAsia="en-GB"/>
                    </w:rPr>
                    <w:t>,</w:t>
                  </w:r>
                  <w:r w:rsidR="00741D85">
                    <w:rPr>
                      <w:rFonts w:ascii="Calibri" w:eastAsia="Times New Roman" w:hAnsi="Calibri" w:cs="Calibri"/>
                      <w:lang w:eastAsia="en-GB"/>
                    </w:rPr>
                    <w:t>334</w:t>
                  </w:r>
                  <w:r w:rsidRPr="00532F44">
                    <w:rPr>
                      <w:rFonts w:ascii="Calibri" w:eastAsia="Times New Roman" w:hAnsi="Calibri" w:cs="Calibri"/>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0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r w:rsidR="00741D85">
                    <w:rPr>
                      <w:rFonts w:ascii="Calibri" w:eastAsia="Times New Roman" w:hAnsi="Calibri" w:cs="Calibri"/>
                      <w:lang w:eastAsia="en-GB"/>
                    </w:rPr>
                    <w:t>6,27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7,</w:t>
                  </w:r>
                  <w:r w:rsidR="00741D85">
                    <w:rPr>
                      <w:rFonts w:ascii="Calibri" w:eastAsia="Times New Roman" w:hAnsi="Calibri" w:cs="Calibri"/>
                      <w:lang w:eastAsia="en-GB"/>
                    </w:rPr>
                    <w:t>296</w:t>
                  </w:r>
                  <w:r w:rsidRPr="00532F44">
                    <w:rPr>
                      <w:rFonts w:ascii="Calibri" w:eastAsia="Times New Roman" w:hAnsi="Calibri" w:cs="Calibri"/>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741D85">
                    <w:rPr>
                      <w:rFonts w:ascii="Calibri" w:eastAsia="Times New Roman" w:hAnsi="Calibri" w:cs="Calibri"/>
                      <w:lang w:eastAsia="en-GB"/>
                    </w:rPr>
                    <w:t>6</w:t>
                  </w:r>
                  <w:r w:rsidRPr="00532F44">
                    <w:rPr>
                      <w:rFonts w:ascii="Calibri" w:eastAsia="Times New Roman" w:hAnsi="Calibri" w:cs="Calibri"/>
                      <w:lang w:eastAsia="en-GB"/>
                    </w:rPr>
                    <w:t>,2</w:t>
                  </w:r>
                  <w:r w:rsidR="00741D85">
                    <w:rPr>
                      <w:rFonts w:ascii="Calibri" w:eastAsia="Times New Roman" w:hAnsi="Calibri" w:cs="Calibri"/>
                      <w:lang w:eastAsia="en-GB"/>
                    </w:rPr>
                    <w:t>78</w:t>
                  </w:r>
                  <w:r w:rsidRPr="00532F44">
                    <w:rPr>
                      <w:rFonts w:ascii="Calibri" w:eastAsia="Times New Roman" w:hAnsi="Calibri" w:cs="Calibri"/>
                      <w:lang w:eastAsia="en-GB"/>
                    </w:rPr>
                    <w:t xml:space="preserve">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620AA2">
              <w:trPr>
                <w:trHeight w:val="240"/>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10</w:t>
                  </w:r>
                  <w:r w:rsidRPr="00532F44">
                    <w:rPr>
                      <w:rFonts w:ascii="Calibri" w:eastAsia="Times New Roman" w:hAnsi="Calibri" w:cs="Calibri"/>
                      <w:lang w:eastAsia="en-GB"/>
                    </w:rPr>
                    <w:t>,</w:t>
                  </w:r>
                  <w:r w:rsidR="00741D85">
                    <w:rPr>
                      <w:rFonts w:ascii="Calibri" w:eastAsia="Times New Roman" w:hAnsi="Calibri" w:cs="Calibri"/>
                      <w:lang w:eastAsia="en-GB"/>
                    </w:rPr>
                    <w:t>343</w:t>
                  </w:r>
                  <w:r w:rsidRPr="00532F44">
                    <w:rPr>
                      <w:rFonts w:ascii="Calibri" w:eastAsia="Times New Roman" w:hAnsi="Calibri" w:cs="Calibri"/>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48</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0" w:name="_Ref335141468"/>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8D3B31">
        <w:rPr>
          <w:noProof/>
          <w:color w:val="auto"/>
        </w:rPr>
        <w:t>6</w:t>
      </w:r>
      <w:r w:rsidR="002F05E5" w:rsidRPr="00532F44">
        <w:rPr>
          <w:color w:val="auto"/>
        </w:rPr>
        <w:fldChar w:fldCharType="end"/>
      </w:r>
      <w:bookmarkEnd w:id="10"/>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B13ECE">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 xml:space="preserve">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1" w:name="_Ref335142114"/>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8D3B31">
        <w:rPr>
          <w:noProof/>
          <w:color w:val="auto"/>
        </w:rPr>
        <w:t>7</w:t>
      </w:r>
      <w:r w:rsidR="002F05E5" w:rsidRPr="00532F44">
        <w:rPr>
          <w:color w:val="auto"/>
        </w:rPr>
        <w:fldChar w:fldCharType="end"/>
      </w:r>
      <w:bookmarkEnd w:id="11"/>
      <w:r w:rsidRPr="00532F44">
        <w:rPr>
          <w:color w:val="auto"/>
        </w:rPr>
        <w:t xml:space="preserve"> Qualitat</w:t>
      </w:r>
      <w:r w:rsidR="00610C33">
        <w:rPr>
          <w:color w:val="auto"/>
        </w:rPr>
        <w:t>ive summary of results of all 10</w:t>
      </w:r>
      <w:r w:rsidRPr="00532F44">
        <w:rPr>
          <w:color w:val="auto"/>
        </w:rPr>
        <w:t xml:space="preserve"> scenarios</w:t>
      </w:r>
    </w:p>
    <w:tbl>
      <w:tblPr>
        <w:tblStyle w:val="TableGrid"/>
        <w:tblW w:w="9619" w:type="dxa"/>
        <w:tblLayout w:type="fixed"/>
        <w:tblLook w:val="04A0" w:firstRow="1" w:lastRow="0" w:firstColumn="1" w:lastColumn="0" w:noHBand="0" w:noVBand="1"/>
      </w:tblPr>
      <w:tblGrid>
        <w:gridCol w:w="675"/>
        <w:gridCol w:w="882"/>
        <w:gridCol w:w="1258"/>
        <w:gridCol w:w="3402"/>
        <w:gridCol w:w="1701"/>
        <w:gridCol w:w="1701"/>
      </w:tblGrid>
      <w:tr w:rsidR="00610C33" w:rsidRPr="00532F44" w:rsidTr="00610C33">
        <w:trPr>
          <w:divId w:val="1548566716"/>
          <w:trHeight w:val="318"/>
        </w:trPr>
        <w:tc>
          <w:tcPr>
            <w:tcW w:w="675" w:type="dxa"/>
            <w:vMerge w:val="restart"/>
          </w:tcPr>
          <w:p w:rsidR="00610C33" w:rsidRPr="00532F44" w:rsidRDefault="00610C33" w:rsidP="003162AB">
            <w:r w:rsidRPr="00532F44">
              <w:t>Age</w:t>
            </w:r>
          </w:p>
        </w:tc>
        <w:tc>
          <w:tcPr>
            <w:tcW w:w="882" w:type="dxa"/>
            <w:vMerge w:val="restart"/>
          </w:tcPr>
          <w:p w:rsidR="00610C33" w:rsidRPr="00532F44" w:rsidRDefault="00610C33" w:rsidP="003162AB">
            <w:r w:rsidRPr="00532F44">
              <w:t>Gender</w:t>
            </w:r>
          </w:p>
        </w:tc>
        <w:tc>
          <w:tcPr>
            <w:tcW w:w="1258" w:type="dxa"/>
            <w:vMerge w:val="restart"/>
          </w:tcPr>
          <w:p w:rsidR="00610C33" w:rsidRPr="00532F44" w:rsidRDefault="00610C33" w:rsidP="003162AB">
            <w:r w:rsidRPr="00532F44">
              <w:t>OAC</w:t>
            </w:r>
          </w:p>
        </w:tc>
        <w:tc>
          <w:tcPr>
            <w:tcW w:w="3402" w:type="dxa"/>
            <w:vMerge w:val="restart"/>
          </w:tcPr>
          <w:p w:rsidR="00610C33" w:rsidRPr="00532F44" w:rsidRDefault="00610C33" w:rsidP="002D3329">
            <w:r>
              <w:t>Incremental cost effectiveness ratio (TTE) of TTE compared with no TTE</w:t>
            </w:r>
          </w:p>
        </w:tc>
        <w:tc>
          <w:tcPr>
            <w:tcW w:w="3402" w:type="dxa"/>
            <w:gridSpan w:val="2"/>
          </w:tcPr>
          <w:p w:rsidR="00610C33" w:rsidRPr="00532F44" w:rsidRDefault="00610C33" w:rsidP="002D3329">
            <w:r w:rsidRPr="00532F44">
              <w:t>TTE optimal</w:t>
            </w:r>
          </w:p>
        </w:tc>
      </w:tr>
      <w:tr w:rsidR="00610C33" w:rsidRPr="00532F44" w:rsidTr="00610C33">
        <w:trPr>
          <w:divId w:val="1548566716"/>
          <w:trHeight w:val="327"/>
        </w:trPr>
        <w:tc>
          <w:tcPr>
            <w:tcW w:w="675" w:type="dxa"/>
            <w:vMerge/>
          </w:tcPr>
          <w:p w:rsidR="00610C33" w:rsidRPr="00532F44" w:rsidRDefault="00610C33" w:rsidP="003162AB"/>
        </w:tc>
        <w:tc>
          <w:tcPr>
            <w:tcW w:w="882" w:type="dxa"/>
            <w:vMerge/>
          </w:tcPr>
          <w:p w:rsidR="00610C33" w:rsidRPr="00532F44" w:rsidRDefault="00610C33" w:rsidP="003162AB"/>
        </w:tc>
        <w:tc>
          <w:tcPr>
            <w:tcW w:w="1258" w:type="dxa"/>
            <w:vMerge/>
          </w:tcPr>
          <w:p w:rsidR="00610C33" w:rsidRPr="00532F44" w:rsidRDefault="00610C33" w:rsidP="003162AB"/>
        </w:tc>
        <w:tc>
          <w:tcPr>
            <w:tcW w:w="3402" w:type="dxa"/>
            <w:vMerge/>
          </w:tcPr>
          <w:p w:rsidR="00610C33" w:rsidRPr="00532F44" w:rsidRDefault="00610C33" w:rsidP="003225C4"/>
        </w:tc>
        <w:tc>
          <w:tcPr>
            <w:tcW w:w="1701" w:type="dxa"/>
          </w:tcPr>
          <w:p w:rsidR="00610C33" w:rsidRPr="00532F44" w:rsidRDefault="00610C33" w:rsidP="003225C4">
            <w:r w:rsidRPr="00532F44">
              <w:t>at £20,000/QALY</w:t>
            </w:r>
          </w:p>
        </w:tc>
        <w:tc>
          <w:tcPr>
            <w:tcW w:w="1701" w:type="dxa"/>
          </w:tcPr>
          <w:p w:rsidR="00610C33" w:rsidRPr="00532F44" w:rsidRDefault="00610C33" w:rsidP="003225C4">
            <w:r w:rsidRPr="00532F44">
              <w:t>At £30,000 /QALY</w:t>
            </w:r>
          </w:p>
        </w:tc>
      </w:tr>
      <w:tr w:rsidR="00610C33" w:rsidRPr="00532F44" w:rsidTr="00610C33">
        <w:trPr>
          <w:divId w:val="1548566716"/>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male</w:t>
            </w:r>
          </w:p>
        </w:tc>
        <w:tc>
          <w:tcPr>
            <w:tcW w:w="1258" w:type="dxa"/>
          </w:tcPr>
          <w:p w:rsidR="00610C33" w:rsidRPr="00532F44" w:rsidRDefault="00610C33" w:rsidP="003162AB">
            <w:r w:rsidRPr="00532F44">
              <w:t>warfarin</w:t>
            </w:r>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female</w:t>
            </w:r>
          </w:p>
        </w:tc>
        <w:tc>
          <w:tcPr>
            <w:tcW w:w="1258" w:type="dxa"/>
          </w:tcPr>
          <w:p w:rsidR="00610C33" w:rsidRPr="00532F44" w:rsidRDefault="00610C33" w:rsidP="003162AB">
            <w:r w:rsidRPr="00532F44">
              <w:t>warfarin</w:t>
            </w:r>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male</w:t>
            </w:r>
          </w:p>
        </w:tc>
        <w:tc>
          <w:tcPr>
            <w:tcW w:w="1258" w:type="dxa"/>
          </w:tcPr>
          <w:p w:rsidR="00610C33" w:rsidRPr="00532F44" w:rsidRDefault="00610C33" w:rsidP="003162AB">
            <w:r w:rsidRPr="00532F44">
              <w:t>warfarin</w:t>
            </w:r>
          </w:p>
        </w:tc>
        <w:tc>
          <w:tcPr>
            <w:tcW w:w="3402" w:type="dxa"/>
          </w:tcPr>
          <w:p w:rsidR="00610C33" w:rsidRPr="00532F44" w:rsidRDefault="00610C33" w:rsidP="002D3329"/>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female</w:t>
            </w:r>
          </w:p>
        </w:tc>
        <w:tc>
          <w:tcPr>
            <w:tcW w:w="1258" w:type="dxa"/>
          </w:tcPr>
          <w:p w:rsidR="00610C33" w:rsidRPr="00532F44" w:rsidRDefault="00610C33" w:rsidP="003162AB">
            <w:r w:rsidRPr="00532F44">
              <w:t>warfarin</w:t>
            </w:r>
          </w:p>
        </w:tc>
        <w:tc>
          <w:tcPr>
            <w:tcW w:w="3402" w:type="dxa"/>
          </w:tcPr>
          <w:p w:rsidR="00610C33" w:rsidRPr="00532F44" w:rsidRDefault="00610C33" w:rsidP="003162AB"/>
        </w:tc>
        <w:tc>
          <w:tcPr>
            <w:tcW w:w="1701" w:type="dxa"/>
          </w:tcPr>
          <w:p w:rsidR="00610C33" w:rsidRPr="00532F44" w:rsidRDefault="00610C33" w:rsidP="003162AB">
            <w:r w:rsidRPr="00532F44">
              <w:t>No</w:t>
            </w:r>
          </w:p>
        </w:tc>
        <w:tc>
          <w:tcPr>
            <w:tcW w:w="1701" w:type="dxa"/>
          </w:tcPr>
          <w:p w:rsidR="00610C33" w:rsidRPr="00532F44" w:rsidRDefault="00610C33" w:rsidP="003162AB">
            <w:r w:rsidRPr="00532F44">
              <w:t>No</w:t>
            </w:r>
          </w:p>
        </w:tc>
      </w:tr>
      <w:tr w:rsidR="00610C33" w:rsidRPr="00532F44" w:rsidTr="00610C33">
        <w:trPr>
          <w:divId w:val="1548566716"/>
          <w:trHeight w:val="201"/>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Height w:val="217"/>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fe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Height w:val="178"/>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3162AB"/>
        </w:tc>
        <w:tc>
          <w:tcPr>
            <w:tcW w:w="1701" w:type="dxa"/>
          </w:tcPr>
          <w:p w:rsidR="00610C33" w:rsidRPr="00532F44" w:rsidRDefault="00610C33" w:rsidP="003162AB">
            <w:r w:rsidRPr="00532F44">
              <w:t>No</w:t>
            </w:r>
          </w:p>
        </w:tc>
        <w:tc>
          <w:tcPr>
            <w:tcW w:w="1701" w:type="dxa"/>
          </w:tcPr>
          <w:p w:rsidR="00610C33" w:rsidRPr="00532F44" w:rsidRDefault="00610C33" w:rsidP="002D3329">
            <w:r w:rsidRPr="00532F44">
              <w:t xml:space="preserve">No </w:t>
            </w:r>
            <w:r w:rsidRPr="00532F44">
              <w:rPr>
                <w:rStyle w:val="FootnoteReference"/>
              </w:rPr>
              <w:footnoteReference w:id="1"/>
            </w:r>
          </w:p>
        </w:tc>
      </w:tr>
      <w:tr w:rsidR="00610C33" w:rsidRPr="00532F44" w:rsidTr="00610C33">
        <w:trPr>
          <w:divId w:val="1548566716"/>
          <w:trHeight w:val="161"/>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fe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2D3329"/>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Yes</w:t>
            </w:r>
          </w:p>
        </w:tc>
      </w:tr>
      <w:tr w:rsidR="00610C33" w:rsidRPr="00532F44" w:rsidTr="00610C33">
        <w:trPr>
          <w:divId w:val="1548566716"/>
          <w:trHeight w:val="201"/>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male</w:t>
            </w:r>
          </w:p>
        </w:tc>
        <w:tc>
          <w:tcPr>
            <w:tcW w:w="1258" w:type="dxa"/>
          </w:tcPr>
          <w:p w:rsidR="00610C33" w:rsidRPr="00532F44" w:rsidRDefault="00610C33" w:rsidP="003162AB">
            <w:proofErr w:type="spellStart"/>
            <w:r w:rsidRPr="00532F44">
              <w:t>dabigatran</w:t>
            </w:r>
            <w:proofErr w:type="spellEnd"/>
          </w:p>
        </w:tc>
        <w:tc>
          <w:tcPr>
            <w:tcW w:w="3402" w:type="dxa"/>
          </w:tcPr>
          <w:p w:rsidR="00610C33" w:rsidRPr="00532F44" w:rsidRDefault="00610C33" w:rsidP="002D3329"/>
        </w:tc>
        <w:tc>
          <w:tcPr>
            <w:tcW w:w="1701" w:type="dxa"/>
          </w:tcPr>
          <w:p w:rsidR="00610C33" w:rsidRPr="00532F44" w:rsidRDefault="00610C33" w:rsidP="002D3329">
            <w:r w:rsidRPr="00532F44">
              <w:t>Yes</w:t>
            </w:r>
          </w:p>
        </w:tc>
        <w:tc>
          <w:tcPr>
            <w:tcW w:w="1701" w:type="dxa"/>
          </w:tcPr>
          <w:p w:rsidR="00610C33" w:rsidRPr="00532F44" w:rsidRDefault="00610C33" w:rsidP="002D3329">
            <w:r w:rsidRPr="00532F44">
              <w:t>Yes</w:t>
            </w:r>
          </w:p>
        </w:tc>
      </w:tr>
      <w:tr w:rsidR="00610C33" w:rsidRPr="003225C4" w:rsidTr="00610C33">
        <w:trPr>
          <w:divId w:val="1548566716"/>
          <w:trHeight w:val="161"/>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female</w:t>
            </w:r>
          </w:p>
        </w:tc>
        <w:tc>
          <w:tcPr>
            <w:tcW w:w="1258" w:type="dxa"/>
          </w:tcPr>
          <w:p w:rsidR="00610C33" w:rsidRPr="00532F44" w:rsidRDefault="00610C33" w:rsidP="003162AB">
            <w:proofErr w:type="spellStart"/>
            <w:r w:rsidRPr="00532F44">
              <w:t>dabigatran</w:t>
            </w:r>
            <w:proofErr w:type="spellEnd"/>
          </w:p>
        </w:tc>
        <w:tc>
          <w:tcPr>
            <w:tcW w:w="3402" w:type="dxa"/>
          </w:tcPr>
          <w:p w:rsidR="00610C33" w:rsidRPr="00532F44" w:rsidRDefault="00610C33" w:rsidP="002D3329"/>
        </w:tc>
        <w:tc>
          <w:tcPr>
            <w:tcW w:w="1701" w:type="dxa"/>
          </w:tcPr>
          <w:p w:rsidR="00610C33" w:rsidRPr="00532F44" w:rsidRDefault="00610C33" w:rsidP="002D3329">
            <w:r w:rsidRPr="00532F44">
              <w:t>Yes</w:t>
            </w:r>
          </w:p>
        </w:tc>
        <w:tc>
          <w:tcPr>
            <w:tcW w:w="1701" w:type="dxa"/>
          </w:tcPr>
          <w:p w:rsidR="00610C33" w:rsidRPr="003225C4" w:rsidRDefault="00610C33" w:rsidP="002D3329">
            <w:r w:rsidRPr="00532F44">
              <w:t>Yes</w:t>
            </w:r>
          </w:p>
        </w:tc>
      </w:tr>
    </w:tbl>
    <w:p w:rsidR="003162AB" w:rsidRDefault="003162AB" w:rsidP="003162AB">
      <w:pPr>
        <w:divId w:val="1548566716"/>
        <w:rPr>
          <w:lang w:val="en-GB"/>
        </w:rPr>
      </w:pPr>
    </w:p>
    <w:p w:rsidR="006E20FD" w:rsidRDefault="006E20FD" w:rsidP="003162AB">
      <w:pPr>
        <w:divId w:val="1548566716"/>
        <w:rPr>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A71F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A71FC"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6</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1</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A71F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1</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8</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w:t>
                  </w:r>
                </w:p>
              </w:tc>
            </w:tr>
          </w:tbl>
          <w:p w:rsidR="006E20FD" w:rsidRPr="00E151B8" w:rsidRDefault="006E20FD" w:rsidP="006E20FD">
            <w:pPr>
              <w:pStyle w:val="ListParagraph"/>
              <w:numPr>
                <w:ilvl w:val="0"/>
                <w:numId w:val="17"/>
              </w:numPr>
              <w:spacing w:line="240" w:lineRule="auto"/>
              <w:jc w:val="center"/>
            </w:pPr>
            <w:r w:rsidRPr="00E151B8">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w:t>
                  </w:r>
                </w:p>
              </w:tc>
            </w:tr>
          </w:tbl>
          <w:p w:rsidR="006E20FD" w:rsidRDefault="006E20FD" w:rsidP="006E20FD">
            <w:pPr>
              <w:jc w:val="center"/>
            </w:pPr>
          </w:p>
        </w:tc>
      </w:tr>
      <w:tr w:rsidR="006E20FD" w:rsidTr="006E20FD">
        <w:trPr>
          <w:divId w:val="1548566716"/>
          <w:trHeight w:val="151"/>
        </w:trPr>
        <w:tc>
          <w:tcPr>
            <w:tcW w:w="8046" w:type="dxa"/>
          </w:tcPr>
          <w:p w:rsidR="006E20FD" w:rsidRDefault="006E20FD" w:rsidP="006E20FD">
            <w:pPr>
              <w:pStyle w:val="ListParagraph"/>
              <w:numPr>
                <w:ilvl w:val="0"/>
                <w:numId w:val="17"/>
              </w:numPr>
              <w:spacing w:line="240" w:lineRule="auto"/>
              <w:jc w:val="center"/>
            </w:pPr>
            <w:r>
              <w:t>W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Default="006E20FD" w:rsidP="006E20FD">
      <w:pPr>
        <w:pStyle w:val="Heading1"/>
        <w:divId w:val="1548566716"/>
      </w:pPr>
      <w:r>
        <w:lastRenderedPageBreak/>
        <w:t>Fifty year old males, initial CHADS</w:t>
      </w:r>
      <w:r w:rsidRPr="00474793">
        <w:rPr>
          <w:vertAlign w:val="subscript"/>
        </w:rPr>
        <w:t>2</w:t>
      </w:r>
      <w:r>
        <w:t xml:space="preserve"> score of 0,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val="en-GB"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val="en-GB"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527</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t>
      </w:r>
      <w:r w:rsidRPr="00CC76D6">
        <w:t xml:space="preserve"> </w:t>
      </w:r>
      <w:r>
        <w:t>Warfarin</w:t>
      </w:r>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n Minton" w:date="2012-10-15T15:11:00Z" w:initials="JM">
    <w:p w:rsidR="00FF7CB5" w:rsidRDefault="00FF7CB5">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03E8" w:rsidRDefault="00A603E8" w:rsidP="008D11C1">
      <w:r>
        <w:separator/>
      </w:r>
    </w:p>
  </w:endnote>
  <w:endnote w:type="continuationSeparator" w:id="0">
    <w:p w:rsidR="00A603E8" w:rsidRDefault="00A603E8"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FF7CB5" w:rsidRDefault="00FF7CB5" w:rsidP="008D11C1">
        <w:pPr>
          <w:pStyle w:val="Footer"/>
        </w:pPr>
        <w:r>
          <w:fldChar w:fldCharType="begin"/>
        </w:r>
        <w:r>
          <w:instrText xml:space="preserve"> PAGE   \* MERGEFORMAT </w:instrText>
        </w:r>
        <w:r>
          <w:fldChar w:fldCharType="separate"/>
        </w:r>
        <w:r w:rsidR="00724EAA">
          <w:rPr>
            <w:noProof/>
          </w:rPr>
          <w:t>50</w:t>
        </w:r>
        <w:r>
          <w:rPr>
            <w:noProof/>
          </w:rPr>
          <w:fldChar w:fldCharType="end"/>
        </w:r>
      </w:p>
    </w:sdtContent>
  </w:sdt>
  <w:p w:rsidR="00FF7CB5" w:rsidRDefault="00FF7CB5"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03E8" w:rsidRDefault="00A603E8" w:rsidP="008D11C1">
      <w:r>
        <w:separator/>
      </w:r>
    </w:p>
  </w:footnote>
  <w:footnote w:type="continuationSeparator" w:id="0">
    <w:p w:rsidR="00A603E8" w:rsidRDefault="00A603E8" w:rsidP="008D11C1">
      <w:r>
        <w:continuationSeparator/>
      </w:r>
    </w:p>
  </w:footnote>
  <w:footnote w:id="1">
    <w:p w:rsidR="00FF7CB5" w:rsidRDefault="00FF7CB5">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3C66"/>
    <w:rsid w:val="00194737"/>
    <w:rsid w:val="001B457D"/>
    <w:rsid w:val="001B784A"/>
    <w:rsid w:val="001B7E26"/>
    <w:rsid w:val="001C47C7"/>
    <w:rsid w:val="002148A0"/>
    <w:rsid w:val="00216347"/>
    <w:rsid w:val="002173F5"/>
    <w:rsid w:val="002379A0"/>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4E06E9"/>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5212"/>
    <w:rsid w:val="00670364"/>
    <w:rsid w:val="00672785"/>
    <w:rsid w:val="00682DC7"/>
    <w:rsid w:val="0069573B"/>
    <w:rsid w:val="006B480A"/>
    <w:rsid w:val="006B4FDF"/>
    <w:rsid w:val="006B7EC6"/>
    <w:rsid w:val="006C1146"/>
    <w:rsid w:val="006C3CB6"/>
    <w:rsid w:val="006C6A74"/>
    <w:rsid w:val="006D0808"/>
    <w:rsid w:val="006D7B3B"/>
    <w:rsid w:val="006E020D"/>
    <w:rsid w:val="006E20FD"/>
    <w:rsid w:val="006E655B"/>
    <w:rsid w:val="006F64DB"/>
    <w:rsid w:val="0070222B"/>
    <w:rsid w:val="00707C6F"/>
    <w:rsid w:val="0071040B"/>
    <w:rsid w:val="00715C19"/>
    <w:rsid w:val="00724EAA"/>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765A"/>
    <w:rsid w:val="007C70A4"/>
    <w:rsid w:val="007D019C"/>
    <w:rsid w:val="007D1C2B"/>
    <w:rsid w:val="00810E76"/>
    <w:rsid w:val="00812032"/>
    <w:rsid w:val="00820F9B"/>
    <w:rsid w:val="00834F71"/>
    <w:rsid w:val="00850455"/>
    <w:rsid w:val="008539B5"/>
    <w:rsid w:val="00862C39"/>
    <w:rsid w:val="00867ABA"/>
    <w:rsid w:val="00875B61"/>
    <w:rsid w:val="00876B5A"/>
    <w:rsid w:val="008864FC"/>
    <w:rsid w:val="0089277F"/>
    <w:rsid w:val="00894960"/>
    <w:rsid w:val="0089571D"/>
    <w:rsid w:val="00896DA7"/>
    <w:rsid w:val="008C72E4"/>
    <w:rsid w:val="008D11C1"/>
    <w:rsid w:val="008D30D8"/>
    <w:rsid w:val="008D3B31"/>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603E8"/>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B3E31"/>
    <w:rsid w:val="00FB4677"/>
    <w:rsid w:val="00FB6128"/>
    <w:rsid w:val="00FC1604"/>
    <w:rsid w:val="00FC748C"/>
    <w:rsid w:val="00FD30C1"/>
    <w:rsid w:val="00FE12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65A57A-5062-473A-805D-74A140B1D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50</Pages>
  <Words>25100</Words>
  <Characters>143072</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67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4</cp:revision>
  <cp:lastPrinted>2012-12-30T16:52:00Z</cp:lastPrinted>
  <dcterms:created xsi:type="dcterms:W3CDTF">2012-10-15T14:18:00Z</dcterms:created>
  <dcterms:modified xsi:type="dcterms:W3CDTF">2012-12-3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